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docx" ContentType="application/vnd.openxmlformats-officedocument.wordprocessingml.documen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F877A2" w14:textId="77777777" w:rsidR="00B658C9" w:rsidRPr="007D7E99" w:rsidRDefault="00DC21E3">
      <w:pPr>
        <w:pStyle w:val="Title"/>
        <w:jc w:val="center"/>
        <w:rPr>
          <w:rFonts w:ascii="Times New Roman" w:hAnsi="Times New Roman" w:cs="Times New Roman"/>
        </w:rPr>
      </w:pPr>
      <w:bookmarkStart w:id="0" w:name="_fvg3zhljjp7" w:colFirst="0" w:colLast="0"/>
      <w:bookmarkStart w:id="1" w:name="_GoBack"/>
      <w:bookmarkEnd w:id="0"/>
      <w:bookmarkEnd w:id="1"/>
      <w:r w:rsidRPr="007D7E99">
        <w:rPr>
          <w:rFonts w:ascii="Times New Roman" w:hAnsi="Times New Roman" w:cs="Times New Roman"/>
        </w:rPr>
        <w:t>Design Space Exploration for an Integrated Matrix Inversion Processor with the Gem5-Aladdin Simulator</w:t>
      </w:r>
    </w:p>
    <w:p w14:paraId="711271CB" w14:textId="77777777" w:rsidR="00B658C9" w:rsidRPr="007D7E99" w:rsidRDefault="00DC21E3">
      <w:pPr>
        <w:jc w:val="center"/>
        <w:rPr>
          <w:rFonts w:ascii="Times New Roman" w:hAnsi="Times New Roman" w:cs="Times New Roman"/>
        </w:rPr>
      </w:pPr>
      <w:r w:rsidRPr="007D7E99">
        <w:rPr>
          <w:rFonts w:ascii="Times New Roman" w:hAnsi="Times New Roman" w:cs="Times New Roman"/>
        </w:rPr>
        <w:t>Mark Blanco and Aayushya Agarwal</w:t>
      </w:r>
    </w:p>
    <w:p w14:paraId="6BA460D2" w14:textId="77777777" w:rsidR="00B658C9" w:rsidRPr="007D7E99" w:rsidRDefault="00DC21E3">
      <w:pPr>
        <w:jc w:val="center"/>
        <w:rPr>
          <w:rFonts w:ascii="Times New Roman" w:hAnsi="Times New Roman" w:cs="Times New Roman"/>
        </w:rPr>
      </w:pPr>
      <w:r w:rsidRPr="007D7E99">
        <w:rPr>
          <w:rFonts w:ascii="Times New Roman" w:hAnsi="Times New Roman" w:cs="Times New Roman"/>
        </w:rPr>
        <w:t>Department of ECE</w:t>
      </w:r>
    </w:p>
    <w:p w14:paraId="1C233DAB" w14:textId="77777777" w:rsidR="00B658C9" w:rsidRPr="007D7E99" w:rsidRDefault="00DC21E3">
      <w:pPr>
        <w:jc w:val="center"/>
        <w:rPr>
          <w:rFonts w:ascii="Times New Roman" w:hAnsi="Times New Roman" w:cs="Times New Roman"/>
        </w:rPr>
      </w:pPr>
      <w:r w:rsidRPr="007D7E99">
        <w:rPr>
          <w:rFonts w:ascii="Times New Roman" w:hAnsi="Times New Roman" w:cs="Times New Roman"/>
        </w:rPr>
        <w:t>Carnegie Mellon University</w:t>
      </w:r>
    </w:p>
    <w:p w14:paraId="47E99704" w14:textId="77777777" w:rsidR="00B658C9" w:rsidRPr="007D7E99" w:rsidRDefault="00B658C9">
      <w:pPr>
        <w:jc w:val="center"/>
        <w:rPr>
          <w:rFonts w:ascii="Times New Roman" w:hAnsi="Times New Roman" w:cs="Times New Roman"/>
        </w:rPr>
      </w:pPr>
    </w:p>
    <w:p w14:paraId="0F0199D2" w14:textId="433E4BAA" w:rsidR="00FB76AC" w:rsidRPr="007D7E99" w:rsidRDefault="00FB76AC">
      <w:pPr>
        <w:jc w:val="center"/>
        <w:rPr>
          <w:rFonts w:ascii="Times New Roman" w:hAnsi="Times New Roman" w:cs="Times New Roman"/>
        </w:rPr>
        <w:sectPr w:rsidR="00FB76AC" w:rsidRPr="007D7E99">
          <w:footerReference w:type="default" r:id="rId8"/>
          <w:pgSz w:w="12240" w:h="15840"/>
          <w:pgMar w:top="1440" w:right="1440" w:bottom="1440" w:left="1440" w:header="0" w:footer="720" w:gutter="0"/>
          <w:pgNumType w:start="1"/>
          <w:cols w:space="720" w:equalWidth="0">
            <w:col w:w="9360" w:space="0"/>
          </w:cols>
        </w:sectPr>
      </w:pPr>
    </w:p>
    <w:p w14:paraId="4B76D8D1" w14:textId="305D5B6F" w:rsidR="00B658C9" w:rsidRPr="007D7E99" w:rsidRDefault="00417348" w:rsidP="00417348">
      <w:pPr>
        <w:pStyle w:val="Heading1"/>
        <w:numPr>
          <w:ilvl w:val="0"/>
          <w:numId w:val="2"/>
        </w:numPr>
        <w:rPr>
          <w:rFonts w:ascii="Times New Roman" w:hAnsi="Times New Roman" w:cs="Times New Roman"/>
          <w:sz w:val="22"/>
          <w:szCs w:val="22"/>
        </w:rPr>
      </w:pPr>
      <w:bookmarkStart w:id="2" w:name="_l9a263dwnaxb" w:colFirst="0" w:colLast="0"/>
      <w:bookmarkEnd w:id="2"/>
      <w:r w:rsidRPr="007D7E99">
        <w:rPr>
          <w:rFonts w:ascii="Times New Roman" w:hAnsi="Times New Roman" w:cs="Times New Roman"/>
          <w:sz w:val="22"/>
          <w:szCs w:val="22"/>
        </w:rPr>
        <w:t>INTRODUCTION</w:t>
      </w:r>
    </w:p>
    <w:p w14:paraId="2968A75D" w14:textId="77777777" w:rsidR="00B658C9" w:rsidRPr="007D7E99" w:rsidRDefault="00DC21E3">
      <w:pPr>
        <w:rPr>
          <w:rFonts w:ascii="Times New Roman" w:hAnsi="Times New Roman" w:cs="Times New Roman"/>
        </w:rPr>
      </w:pPr>
      <w:r w:rsidRPr="007D7E99">
        <w:rPr>
          <w:rFonts w:ascii="Times New Roman" w:hAnsi="Times New Roman" w:cs="Times New Roman"/>
        </w:rPr>
        <w:t>Over the past two decades, power has increasingly become a primary design constraint in the design of new computer architectures. Improvements in power density from process node shrinkage have ceased to be a reality. As a result</w:t>
      </w:r>
      <w:r w:rsidR="00F17E7A" w:rsidRPr="007D7E99">
        <w:rPr>
          <w:rFonts w:ascii="Times New Roman" w:hAnsi="Times New Roman" w:cs="Times New Roman"/>
        </w:rPr>
        <w:t>,</w:t>
      </w:r>
      <w:r w:rsidRPr="007D7E99">
        <w:rPr>
          <w:rFonts w:ascii="Times New Roman" w:hAnsi="Times New Roman" w:cs="Times New Roman"/>
        </w:rPr>
        <w:t xml:space="preserve"> the design of specialized silicon has become nearly commonplace. </w:t>
      </w:r>
    </w:p>
    <w:p w14:paraId="2EE961AB" w14:textId="77777777" w:rsidR="00B658C9" w:rsidRPr="007D7E99" w:rsidRDefault="00B658C9">
      <w:pPr>
        <w:rPr>
          <w:rFonts w:ascii="Times New Roman" w:hAnsi="Times New Roman" w:cs="Times New Roman"/>
        </w:rPr>
      </w:pPr>
    </w:p>
    <w:p w14:paraId="4A54B084" w14:textId="20687A6B" w:rsidR="00B658C9" w:rsidRPr="007D7E99" w:rsidRDefault="004E6B8B">
      <w:pPr>
        <w:rPr>
          <w:rFonts w:ascii="Times New Roman" w:hAnsi="Times New Roman" w:cs="Times New Roman"/>
        </w:rPr>
      </w:pPr>
      <w:r w:rsidRPr="007D7E99">
        <w:rPr>
          <w:rFonts w:ascii="Times New Roman" w:hAnsi="Times New Roman" w:cs="Times New Roman"/>
          <w:noProof/>
        </w:rPr>
        <mc:AlternateContent>
          <mc:Choice Requires="wps">
            <w:drawing>
              <wp:anchor distT="0" distB="0" distL="114300" distR="114300" simplePos="0" relativeHeight="251657216" behindDoc="0" locked="0" layoutInCell="1" allowOverlap="1" wp14:anchorId="632D293F" wp14:editId="3DC56578">
                <wp:simplePos x="0" y="0"/>
                <wp:positionH relativeFrom="column">
                  <wp:posOffset>3200400</wp:posOffset>
                </wp:positionH>
                <wp:positionV relativeFrom="paragraph">
                  <wp:posOffset>2396490</wp:posOffset>
                </wp:positionV>
                <wp:extent cx="2800350"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2800350" cy="635"/>
                        </a:xfrm>
                        <a:prstGeom prst="rect">
                          <a:avLst/>
                        </a:prstGeom>
                        <a:solidFill>
                          <a:prstClr val="white"/>
                        </a:solidFill>
                        <a:ln>
                          <a:noFill/>
                        </a:ln>
                      </wps:spPr>
                      <wps:txbx>
                        <w:txbxContent>
                          <w:p w14:paraId="4D2F0891" w14:textId="68595B06" w:rsidR="00AE5202" w:rsidRPr="004E6B8B" w:rsidRDefault="00AE5202" w:rsidP="004E6B8B">
                            <w:pPr>
                              <w:pStyle w:val="Caption"/>
                              <w:rPr>
                                <w:noProof/>
                                <w:lang w:val="en-US"/>
                              </w:rPr>
                            </w:pPr>
                            <w:bookmarkStart w:id="3" w:name="_Ref513396611"/>
                            <w:r w:rsidRPr="004E6B8B">
                              <w:rPr>
                                <w:lang w:val="en-US"/>
                              </w:rPr>
                              <w:t xml:space="preserve">Figure </w:t>
                            </w:r>
                            <w:r>
                              <w:fldChar w:fldCharType="begin"/>
                            </w:r>
                            <w:r w:rsidRPr="004E6B8B">
                              <w:rPr>
                                <w:lang w:val="en-US"/>
                              </w:rPr>
                              <w:instrText xml:space="preserve"> SEQ Figure \* ARABIC </w:instrText>
                            </w:r>
                            <w:r>
                              <w:fldChar w:fldCharType="separate"/>
                            </w:r>
                            <w:r w:rsidR="001A57E5">
                              <w:rPr>
                                <w:noProof/>
                                <w:lang w:val="en-US"/>
                              </w:rPr>
                              <w:t>1</w:t>
                            </w:r>
                            <w:r>
                              <w:fldChar w:fldCharType="end"/>
                            </w:r>
                            <w:bookmarkEnd w:id="3"/>
                            <w:r w:rsidRPr="004E6B8B">
                              <w:rPr>
                                <w:lang w:val="en-US"/>
                              </w:rPr>
                              <w:t xml:space="preserve"> Percentage of Newton Raphson Runtime taken up by Matrix Inverse for various Matrix Siz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32D293F" id="_x0000_t202" coordsize="21600,21600" o:spt="202" path="m,l,21600r21600,l21600,xe">
                <v:stroke joinstyle="miter"/>
                <v:path gradientshapeok="t" o:connecttype="rect"/>
              </v:shapetype>
              <v:shape id="Text Box 6" o:spid="_x0000_s1026" type="#_x0000_t202" style="position:absolute;left:0;text-align:left;margin-left:252pt;margin-top:188.7pt;width:220.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" stroked="f">
                <v:textbox style="mso-fit-shape-to-text:t" inset="0,0,0,0">
                  <w:txbxContent>
                    <w:p w14:paraId="4D2F0891" w14:textId="68595B06" w:rsidR="00AE5202" w:rsidRPr="004E6B8B" w:rsidRDefault="00AE5202" w:rsidP="004E6B8B">
                      <w:pPr>
                        <w:pStyle w:val="Caption"/>
                        <w:rPr>
                          <w:noProof/>
                          <w:lang w:val="en-US"/>
                        </w:rPr>
                      </w:pPr>
                      <w:bookmarkStart w:id="4" w:name="_Ref513396611"/>
                      <w:r w:rsidRPr="004E6B8B">
                        <w:rPr>
                          <w:lang w:val="en-US"/>
                        </w:rPr>
                        <w:t xml:space="preserve">Figure </w:t>
                      </w:r>
                      <w:r>
                        <w:fldChar w:fldCharType="begin"/>
                      </w:r>
                      <w:r w:rsidRPr="004E6B8B">
                        <w:rPr>
                          <w:lang w:val="en-US"/>
                        </w:rPr>
                        <w:instrText xml:space="preserve"> SEQ Figure \* ARABIC </w:instrText>
                      </w:r>
                      <w:r>
                        <w:fldChar w:fldCharType="separate"/>
                      </w:r>
                      <w:r w:rsidR="001A57E5">
                        <w:rPr>
                          <w:noProof/>
                          <w:lang w:val="en-US"/>
                        </w:rPr>
                        <w:t>1</w:t>
                      </w:r>
                      <w:r>
                        <w:fldChar w:fldCharType="end"/>
                      </w:r>
                      <w:bookmarkEnd w:id="4"/>
                      <w:r w:rsidRPr="004E6B8B">
                        <w:rPr>
                          <w:lang w:val="en-US"/>
                        </w:rPr>
                        <w:t xml:space="preserve"> Percentage of Newton Raphson Runtime taken up by Matrix Inverse for various Matrix Sizes</w:t>
                      </w:r>
                    </w:p>
                  </w:txbxContent>
                </v:textbox>
                <w10:wrap type="topAndBottom"/>
              </v:shape>
            </w:pict>
          </mc:Fallback>
        </mc:AlternateContent>
      </w:r>
      <w:r w:rsidR="005D62C4" w:rsidRPr="007D7E99">
        <w:rPr>
          <w:rFonts w:ascii="Times New Roman" w:hAnsi="Times New Roman" w:cs="Times New Roman"/>
          <w:noProof/>
        </w:rPr>
        <w:drawing>
          <wp:anchor distT="0" distB="0" distL="114300" distR="114300" simplePos="0" relativeHeight="251645952" behindDoc="0" locked="0" layoutInCell="1" allowOverlap="1" wp14:anchorId="55A9D528" wp14:editId="2D66A614">
            <wp:simplePos x="0" y="0"/>
            <wp:positionH relativeFrom="column">
              <wp:posOffset>3200400</wp:posOffset>
            </wp:positionH>
            <wp:positionV relativeFrom="paragraph">
              <wp:posOffset>441960</wp:posOffset>
            </wp:positionV>
            <wp:extent cx="2800350" cy="1897380"/>
            <wp:effectExtent l="0" t="0" r="0" b="7620"/>
            <wp:wrapTopAndBottom/>
            <wp:docPr id="20" name="Picture 19" descr="https://lh6.googleusercontent.com/8RV-h_G13jxk7pqX_yPUIwTRNxAxd2IIp7kAZyWBXgmKVg8Hw5Lpl-9ZDtLxljsQWXmuAhl89oGLA52mwMq4v7wExtEPheKPSbb82LkCl2pObdc9l7uCHPzAJHrzuqbafiSgxxHJpXU"/>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8RV-h_G13jxk7pqX_yPUIwTRNxAxd2IIp7kAZyWBXgmKVg8Hw5Lpl-9ZDtLxljsQWXmuAhl89oGLA52mwMq4v7wExtEPheKPSbb82LkCl2pObdc9l7uCHPzAJHrzuqbafiSgxxHJpXU"/>
                    <pic:cNvPicPr>
                      <a:picLocks/>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800350" cy="189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DC21E3" w:rsidRPr="007D7E99">
        <w:rPr>
          <w:rFonts w:ascii="Times New Roman" w:hAnsi="Times New Roman" w:cs="Times New Roman"/>
        </w:rPr>
        <w:t xml:space="preserve">These specialized processors often have one of two primary goals: to achieve greater performance and power efficiency in their target workload, or to allow execution of the target workloads at superior energy efficiency, but potentially decreased actual runtime, than current </w:t>
      </w:r>
      <w:r w:rsidR="00F17E7A" w:rsidRPr="007D7E99">
        <w:rPr>
          <w:rFonts w:ascii="Times New Roman" w:hAnsi="Times New Roman" w:cs="Times New Roman"/>
        </w:rPr>
        <w:t>general-purpose</w:t>
      </w:r>
      <w:r w:rsidR="00DC21E3" w:rsidRPr="007D7E99">
        <w:rPr>
          <w:rFonts w:ascii="Times New Roman" w:hAnsi="Times New Roman" w:cs="Times New Roman"/>
        </w:rPr>
        <w:t xml:space="preserve"> hardware. The former </w:t>
      </w:r>
      <w:r w:rsidR="00F17E7A" w:rsidRPr="007D7E99">
        <w:rPr>
          <w:rFonts w:ascii="Times New Roman" w:hAnsi="Times New Roman" w:cs="Times New Roman"/>
        </w:rPr>
        <w:t>is</w:t>
      </w:r>
      <w:r w:rsidR="00DC21E3" w:rsidRPr="007D7E99">
        <w:rPr>
          <w:rFonts w:ascii="Times New Roman" w:hAnsi="Times New Roman" w:cs="Times New Roman"/>
        </w:rPr>
        <w:t xml:space="preserve"> typically referred to as </w:t>
      </w:r>
      <w:r w:rsidR="00DC21E3" w:rsidRPr="007D7E99">
        <w:rPr>
          <w:rFonts w:ascii="Times New Roman" w:hAnsi="Times New Roman" w:cs="Times New Roman"/>
          <w:i/>
        </w:rPr>
        <w:t>accelerators</w:t>
      </w:r>
      <w:r w:rsidR="00DC21E3" w:rsidRPr="007D7E99">
        <w:rPr>
          <w:rFonts w:ascii="Times New Roman" w:hAnsi="Times New Roman" w:cs="Times New Roman"/>
        </w:rPr>
        <w:t>, while the latter, while specialized, are not exactly so.</w:t>
      </w:r>
    </w:p>
    <w:p w14:paraId="2E04982A" w14:textId="77777777" w:rsidR="00B658C9" w:rsidRPr="007D7E99" w:rsidRDefault="00B658C9">
      <w:pPr>
        <w:rPr>
          <w:rFonts w:ascii="Times New Roman" w:hAnsi="Times New Roman" w:cs="Times New Roman"/>
        </w:rPr>
      </w:pPr>
    </w:p>
    <w:p w14:paraId="014E3F6E" w14:textId="77777777" w:rsidR="00B658C9" w:rsidRPr="007D7E99" w:rsidRDefault="00DC21E3">
      <w:pPr>
        <w:rPr>
          <w:rFonts w:ascii="Times New Roman" w:hAnsi="Times New Roman" w:cs="Times New Roman"/>
        </w:rPr>
      </w:pPr>
      <w:r w:rsidRPr="007D7E99">
        <w:rPr>
          <w:rFonts w:ascii="Times New Roman" w:hAnsi="Times New Roman" w:cs="Times New Roman"/>
        </w:rPr>
        <w:t xml:space="preserve">The amount of computation required by the scientific community has grown with emergent demand for bigger and more complex physics simulations, data processing, and machine learning workloads. Currently many scientific computation workloads are performed on general purpose GPUs, which can be configured to solve algorithms with massive data parallelism.  A vital part of several key workloads in optimization and circuit simulation for VLSI designs is the calculation of matrix inverses. This capability enables iterative algorithms such as Newton-Raphson to iteratively arrive at an optimal solution through successive approximations. </w:t>
      </w:r>
    </w:p>
    <w:p w14:paraId="31E40CF8" w14:textId="78D43B8F" w:rsidR="00B658C9" w:rsidRPr="007D7E99" w:rsidRDefault="00417348" w:rsidP="00417348">
      <w:pPr>
        <w:pStyle w:val="Heading2"/>
        <w:numPr>
          <w:ilvl w:val="0"/>
          <w:numId w:val="2"/>
        </w:numPr>
        <w:rPr>
          <w:rFonts w:ascii="Times New Roman" w:hAnsi="Times New Roman" w:cs="Times New Roman"/>
        </w:rPr>
      </w:pPr>
      <w:bookmarkStart w:id="5" w:name="_c0g01oeptd3e" w:colFirst="0" w:colLast="0"/>
      <w:bookmarkEnd w:id="5"/>
      <w:r w:rsidRPr="007D7E99">
        <w:rPr>
          <w:rFonts w:ascii="Times New Roman" w:hAnsi="Times New Roman" w:cs="Times New Roman"/>
        </w:rPr>
        <w:t>MOTIVATION</w:t>
      </w:r>
    </w:p>
    <w:p w14:paraId="14D24DCE" w14:textId="564FB743" w:rsidR="005D62C4" w:rsidRPr="007D7E99" w:rsidRDefault="00DC21E3" w:rsidP="00632542">
      <w:pPr>
        <w:pStyle w:val="NoSpacing"/>
      </w:pPr>
      <w:r w:rsidRPr="007D7E99">
        <w:t xml:space="preserve">The Newton Raphson method is an algorithm used to find roots of a non-linear equations. This method iteratively solves a linear system of equations using matrix inverse to find the overall solution. Matrix inverse has proven to take a </w:t>
      </w:r>
      <w:r w:rsidRPr="007D7E99">
        <w:t>considerable fraction of computation durin</w:t>
      </w:r>
      <w:r w:rsidR="00846A4E" w:rsidRPr="007D7E99">
        <w:t>g Newton Raphson. Our study of Newton R</w:t>
      </w:r>
      <w:r w:rsidRPr="007D7E99">
        <w:t>aphson indicates that roughly 35% of the execution time is used for matrix inverse.</w:t>
      </w:r>
      <w:r w:rsidR="004E6B8B" w:rsidRPr="007D7E99">
        <w:t xml:space="preserve"> </w:t>
      </w:r>
      <w:r w:rsidR="004E6B8B" w:rsidRPr="007D7E99">
        <w:fldChar w:fldCharType="begin"/>
      </w:r>
      <w:r w:rsidR="004E6B8B" w:rsidRPr="007D7E99">
        <w:instrText xml:space="preserve"> REF _Ref513396611 \h  \* MERGEFORMAT </w:instrText>
      </w:r>
      <w:r w:rsidR="004E6B8B" w:rsidRPr="007D7E99">
        <w:fldChar w:fldCharType="separate"/>
      </w:r>
      <w:r w:rsidR="001A57E5" w:rsidRPr="004E6B8B">
        <w:t xml:space="preserve">Figure </w:t>
      </w:r>
      <w:r w:rsidR="001A57E5">
        <w:rPr>
          <w:noProof/>
        </w:rPr>
        <w:t>1</w:t>
      </w:r>
      <w:r w:rsidR="004E6B8B" w:rsidRPr="007D7E99">
        <w:fldChar w:fldCharType="end"/>
      </w:r>
      <w:r w:rsidRPr="007D7E99">
        <w:t xml:space="preserve"> demonstrates the perce</w:t>
      </w:r>
      <w:r w:rsidR="00846A4E" w:rsidRPr="007D7E99">
        <w:t>nt of execution time taken for Newton R</w:t>
      </w:r>
      <w:r w:rsidRPr="007D7E99">
        <w:t xml:space="preserve">aphson for sparse matrices with various sizes. </w:t>
      </w:r>
    </w:p>
    <w:p w14:paraId="04D5038E" w14:textId="77777777" w:rsidR="00FB76AC" w:rsidRPr="007D7E99" w:rsidRDefault="00FB76AC" w:rsidP="005D62C4">
      <w:pPr>
        <w:rPr>
          <w:rFonts w:ascii="Times New Roman" w:eastAsia="Times New Roman" w:hAnsi="Times New Roman" w:cs="Times New Roman"/>
          <w:sz w:val="24"/>
          <w:szCs w:val="24"/>
        </w:rPr>
      </w:pPr>
    </w:p>
    <w:p w14:paraId="62FF904B" w14:textId="6C09B20A" w:rsidR="00B658C9" w:rsidRPr="007D7E99" w:rsidRDefault="00DC21E3">
      <w:pPr>
        <w:rPr>
          <w:rFonts w:ascii="Times New Roman" w:hAnsi="Times New Roman" w:cs="Times New Roman"/>
        </w:rPr>
      </w:pPr>
      <w:r w:rsidRPr="007D7E99">
        <w:rPr>
          <w:rFonts w:ascii="Times New Roman" w:hAnsi="Times New Roman" w:cs="Times New Roman"/>
        </w:rPr>
        <w:t xml:space="preserve">The motivation of this project is to create a heterogeneous architecture that will reduce the time spent on matrix inverse operations. We propose to begin this process with the design of a co-processor that accelerates matrix inverse computation; future work may extend this with other commonly-used and compute and energy-expensive matrix operations. By exploring the design space for a hardware-parallel matrix inverting processor (MIP), this project aims to increase throughput and lower power consumption and area for scientific computing. </w:t>
      </w:r>
    </w:p>
    <w:p w14:paraId="014F7523" w14:textId="67A38767" w:rsidR="00B658C9" w:rsidRPr="007D7E99" w:rsidRDefault="00DC21E3" w:rsidP="00417348">
      <w:pPr>
        <w:pStyle w:val="Heading2"/>
        <w:numPr>
          <w:ilvl w:val="0"/>
          <w:numId w:val="4"/>
        </w:numPr>
        <w:jc w:val="left"/>
        <w:rPr>
          <w:rFonts w:ascii="Times New Roman" w:hAnsi="Times New Roman" w:cs="Times New Roman"/>
          <w:i/>
          <w:sz w:val="20"/>
          <w:szCs w:val="20"/>
        </w:rPr>
      </w:pPr>
      <w:bookmarkStart w:id="6" w:name="_6y13cf10dxkb" w:colFirst="0" w:colLast="0"/>
      <w:bookmarkEnd w:id="6"/>
      <w:r w:rsidRPr="007D7E99">
        <w:rPr>
          <w:rFonts w:ascii="Times New Roman" w:hAnsi="Times New Roman" w:cs="Times New Roman"/>
          <w:i/>
          <w:sz w:val="20"/>
          <w:szCs w:val="20"/>
        </w:rPr>
        <w:t>Previous Work</w:t>
      </w:r>
    </w:p>
    <w:p w14:paraId="604D8074" w14:textId="2D16AA5D" w:rsidR="00B658C9" w:rsidRPr="007D7E99" w:rsidRDefault="00DC21E3">
      <w:pPr>
        <w:rPr>
          <w:rFonts w:ascii="Times New Roman" w:hAnsi="Times New Roman" w:cs="Times New Roman"/>
        </w:rPr>
      </w:pPr>
      <w:r w:rsidRPr="007D7E99">
        <w:rPr>
          <w:rFonts w:ascii="Times New Roman" w:hAnsi="Times New Roman" w:cs="Times New Roman"/>
        </w:rPr>
        <w:t>Matrix inverse algorithms have previously been parallelized for execution on general purpose Graphics Processing Units (GPGPUs)</w:t>
      </w:r>
      <w:r w:rsidR="00AE5202">
        <w:rPr>
          <w:rFonts w:ascii="Times New Roman" w:hAnsi="Times New Roman" w:cs="Times New Roman"/>
        </w:rPr>
        <w:t xml:space="preserve"> </w:t>
      </w:r>
      <w:r w:rsidR="00AE5202">
        <w:rPr>
          <w:rFonts w:ascii="Times New Roman" w:hAnsi="Times New Roman" w:cs="Times New Roman"/>
        </w:rPr>
        <w:fldChar w:fldCharType="begin"/>
      </w:r>
      <w:r w:rsidR="00AE5202">
        <w:rPr>
          <w:rFonts w:ascii="Times New Roman" w:hAnsi="Times New Roman" w:cs="Times New Roman"/>
        </w:rPr>
        <w:instrText xml:space="preserve"> ADDIN ZOTERO_ITEM CSL_CITATION {"citationID":"1hjR2aJU","properties":{"formattedCitation":"[1]","plainCitation":"[1]","noteIndex":0},"citationItems":[{"id":845,"uris":["http://zotero.org/users/local/9vcGprYi/items/9LUAW27S"],"uri":["http://zotero.org/users/local/9vcGprYi/items/9LUAW27S"],"itemData":{"id":845,"type":"article-journal","title":"A fast parallel Gauss Jordan algorithm for matrix inversion using CUDA","container-title":"Computers &amp; Structures","page":"31-37","volume":"128","source":"ScienceDirect","abstract":"The ability to invert large matrices quickly and accurately determines the effectiveness of a computational tool. Current literature suggests that time complexity of matrix inversion is 2 or higher. This paper redesigns the Gauss Jordan algorithm for matrix inversion on a CUDA platform to exploit the large scale parallelization feature of a massively multithreaded GPU. The algorithm is tested for various types of matrices and the performance metrics are studied and compared with CPU based parallel methods. We show that the time complexity of matrix inversion scales as n as long as n2 threads can be supported by the GPU.","DOI":"10.1016/j.compstruc.2013.06.015","ISSN":"0045-7949","journalAbbreviation":"Computers &amp; Structures","author":[{"family":"Sharma","given":"Girish"},{"family":"Agarwala","given":"Abhishek"},{"family":"Bhattacharya","given":"Baidurya"}],"issued":{"date-parts":[["2013",11,1]]}}}],"schema":"https://github.com/citation-style-language/schema/raw/master/csl-citation.json"} </w:instrText>
      </w:r>
      <w:r w:rsidR="00AE5202">
        <w:rPr>
          <w:rFonts w:ascii="Times New Roman" w:hAnsi="Times New Roman" w:cs="Times New Roman"/>
        </w:rPr>
        <w:fldChar w:fldCharType="separate"/>
      </w:r>
      <w:r w:rsidR="00AE5202" w:rsidRPr="00AE5202">
        <w:rPr>
          <w:rFonts w:ascii="Times New Roman" w:hAnsi="Times New Roman" w:cs="Times New Roman"/>
        </w:rPr>
        <w:t>[1]</w:t>
      </w:r>
      <w:r w:rsidR="00AE5202">
        <w:rPr>
          <w:rFonts w:ascii="Times New Roman" w:hAnsi="Times New Roman" w:cs="Times New Roman"/>
        </w:rPr>
        <w:fldChar w:fldCharType="end"/>
      </w:r>
      <w:r w:rsidRPr="007D7E99">
        <w:rPr>
          <w:rFonts w:ascii="Times New Roman" w:hAnsi="Times New Roman" w:cs="Times New Roman"/>
        </w:rPr>
        <w:t xml:space="preserve">. This approach implements a dense Gauss-Jordan Elimination algorithm in CUDA and achieves maximal parallelism on a GPU for matrices </w:t>
      </w:r>
      <w:r w:rsidRPr="007D7E99">
        <w:rPr>
          <w:rFonts w:ascii="Times New Roman" w:hAnsi="Times New Roman" w:cs="Times New Roman"/>
        </w:rPr>
        <w:lastRenderedPageBreak/>
        <w:t xml:space="preserve">whose size is limited such that the overall algorithmic complexity does not exceed the streaming processors (SMs) on the GPU. </w:t>
      </w:r>
    </w:p>
    <w:p w14:paraId="1845B996" w14:textId="77777777" w:rsidR="00B658C9" w:rsidRPr="007D7E99" w:rsidRDefault="00B658C9">
      <w:pPr>
        <w:rPr>
          <w:rFonts w:ascii="Times New Roman" w:hAnsi="Times New Roman" w:cs="Times New Roman"/>
        </w:rPr>
      </w:pPr>
    </w:p>
    <w:p w14:paraId="45ED6D75" w14:textId="791D9A54" w:rsidR="00B658C9" w:rsidRPr="007D7E99" w:rsidRDefault="009C18D4">
      <w:pPr>
        <w:rPr>
          <w:rFonts w:ascii="Times New Roman" w:hAnsi="Times New Roman" w:cs="Times New Roman"/>
        </w:rPr>
      </w:pPr>
      <w:r w:rsidRPr="007D7E99">
        <w:rPr>
          <w:rFonts w:ascii="Times New Roman" w:hAnsi="Times New Roman" w:cs="Times New Roman"/>
        </w:rPr>
        <w:t>Previous</w:t>
      </w:r>
      <w:r w:rsidR="00DC21E3" w:rsidRPr="007D7E99">
        <w:rPr>
          <w:rFonts w:ascii="Times New Roman" w:hAnsi="Times New Roman" w:cs="Times New Roman"/>
        </w:rPr>
        <w:t xml:space="preserve"> work</w:t>
      </w:r>
      <w:r w:rsidRPr="007D7E99">
        <w:rPr>
          <w:rFonts w:ascii="Times New Roman" w:hAnsi="Times New Roman" w:cs="Times New Roman"/>
        </w:rPr>
        <w:t>s</w:t>
      </w:r>
      <w:r w:rsidR="00DC21E3" w:rsidRPr="007D7E99">
        <w:rPr>
          <w:rFonts w:ascii="Times New Roman" w:hAnsi="Times New Roman" w:cs="Times New Roman"/>
        </w:rPr>
        <w:t xml:space="preserve"> ha</w:t>
      </w:r>
      <w:r w:rsidRPr="007D7E99">
        <w:rPr>
          <w:rFonts w:ascii="Times New Roman" w:hAnsi="Times New Roman" w:cs="Times New Roman"/>
        </w:rPr>
        <w:t>ve</w:t>
      </w:r>
      <w:r w:rsidR="00DC21E3" w:rsidRPr="007D7E99">
        <w:rPr>
          <w:rFonts w:ascii="Times New Roman" w:hAnsi="Times New Roman" w:cs="Times New Roman"/>
        </w:rPr>
        <w:t xml:space="preserve"> implemented matrix inversion for </w:t>
      </w:r>
      <w:r w:rsidRPr="007D7E99">
        <w:rPr>
          <w:rFonts w:ascii="Times New Roman" w:hAnsi="Times New Roman" w:cs="Times New Roman"/>
        </w:rPr>
        <w:t xml:space="preserve">typically </w:t>
      </w:r>
      <w:r w:rsidR="00DC21E3" w:rsidRPr="007D7E99">
        <w:rPr>
          <w:rFonts w:ascii="Times New Roman" w:hAnsi="Times New Roman" w:cs="Times New Roman"/>
        </w:rPr>
        <w:t>matrix sizes using</w:t>
      </w:r>
      <w:r w:rsidR="00EE1583" w:rsidRPr="007D7E99">
        <w:rPr>
          <w:rFonts w:ascii="Times New Roman" w:hAnsi="Times New Roman" w:cs="Times New Roman"/>
        </w:rPr>
        <w:t xml:space="preserve"> Adjoint Method</w:t>
      </w:r>
      <w:r w:rsidR="00F77EAE" w:rsidRPr="007D7E99">
        <w:rPr>
          <w:rFonts w:ascii="Times New Roman" w:hAnsi="Times New Roman" w:cs="Times New Roman"/>
        </w:rPr>
        <w:t xml:space="preserve"> </w:t>
      </w:r>
      <w:r w:rsidR="00DC21E3" w:rsidRPr="007D7E99">
        <w:rPr>
          <w:rFonts w:ascii="Times New Roman" w:hAnsi="Times New Roman" w:cs="Times New Roman"/>
        </w:rPr>
        <w:t>and Gauss-Jordan Elimination</w:t>
      </w:r>
      <w:r w:rsidR="00AE5202">
        <w:rPr>
          <w:rFonts w:ascii="Times New Roman" w:hAnsi="Times New Roman" w:cs="Times New Roman"/>
        </w:rPr>
        <w:t xml:space="preserve"> </w:t>
      </w:r>
      <w:r w:rsidR="00AE5202">
        <w:rPr>
          <w:rFonts w:ascii="Times New Roman" w:hAnsi="Times New Roman" w:cs="Times New Roman"/>
        </w:rPr>
        <w:fldChar w:fldCharType="begin"/>
      </w:r>
      <w:r w:rsidR="00AE5202">
        <w:rPr>
          <w:rFonts w:ascii="Times New Roman" w:hAnsi="Times New Roman" w:cs="Times New Roman"/>
        </w:rPr>
        <w:instrText xml:space="preserve"> ADDIN ZOTERO_ITEM CSL_CITATION {"citationID":"0gPx3RAr","properties":{"formattedCitation":"[2]","plainCitation":"[2]","noteIndex":0},"citationItems":[{"id":250,"uris":["http://zotero.org/users/local/9vcGprYi/items/MKAVTDU5"],"uri":["http://zotero.org/users/local/9vcGprYi/items/MKAVTDU5"],"itemData":{"id":250,"type":"paper-conference","title":"An approach to design a matrix inversion hardware module using FPGA","container-title":"2014 International Conference on Control, Instrumentation, Communication and Computational Technologies (ICCICCT)","page":"87-90","source":"IEEE Xplore","event":"2014 International Conference on Control, Instrumentation, Communication and Computational Technologies (ICCICCT)","abstract":"This study work is basically aimed at designing and testing of hardware module to perform inversion operation of a matrix in a small time. Here, an approach is made for calculating 3×3 matrix inverse. There are many mathematical methods available for performing matrix inversion and out of them a suitable method, like Adjoint Matrix Method is selected by analysing the computational requirements. The mathematical method of calculating the inverse of matrix is then suitably converted into VHDL code. The code is then tested for simulation using a set of test matrices. After simulation is verified by checking the results of test inputs the code is tested for synthesizability. After the synthesizability is verified then it is finally tested for hardware verification by dumping into FPGA. Altera's DE1 board which consists a Cyclone-II series FPGA EP2C20F484C7 FPGA is used for this study. The test inputs can be fed in either by using on board GPIO or UI or S RAM. The outputs are taken the same way either by GPIO or UI or written to S RAM and are then to be verified by comparing with actual results.","DOI":"10.1109/ICCICCT.2014.6992935","author":[{"family":"Kumar","given":"G. A."},{"family":"Subbareddy","given":"T. V."},{"family":"Reddy","given":"B. M."},{"family":"Raju","given":"N."},{"family":"Elamaran","given":"V."}],"issued":{"date-parts":[["2014",7]]}}}],"schema":"https://github.com/citation-style-language/schema/raw/master/csl-citation.json"} </w:instrText>
      </w:r>
      <w:r w:rsidR="00AE5202">
        <w:rPr>
          <w:rFonts w:ascii="Times New Roman" w:hAnsi="Times New Roman" w:cs="Times New Roman"/>
        </w:rPr>
        <w:fldChar w:fldCharType="separate"/>
      </w:r>
      <w:r w:rsidR="00AE5202" w:rsidRPr="00AE5202">
        <w:rPr>
          <w:rFonts w:ascii="Times New Roman" w:hAnsi="Times New Roman" w:cs="Times New Roman"/>
        </w:rPr>
        <w:t>[2]</w:t>
      </w:r>
      <w:r w:rsidR="00AE5202">
        <w:rPr>
          <w:rFonts w:ascii="Times New Roman" w:hAnsi="Times New Roman" w:cs="Times New Roman"/>
        </w:rPr>
        <w:fldChar w:fldCharType="end"/>
      </w:r>
      <w:r w:rsidR="00F77EAE" w:rsidRPr="007D7E99">
        <w:rPr>
          <w:rFonts w:ascii="Times New Roman" w:hAnsi="Times New Roman" w:cs="Times New Roman"/>
        </w:rPr>
        <w:t>,</w:t>
      </w:r>
      <w:r w:rsidR="00AE5202">
        <w:rPr>
          <w:rFonts w:ascii="Times New Roman" w:hAnsi="Times New Roman" w:cs="Times New Roman"/>
        </w:rPr>
        <w:t xml:space="preserve"> </w:t>
      </w:r>
      <w:r w:rsidR="00AE5202">
        <w:rPr>
          <w:rFonts w:ascii="Times New Roman" w:hAnsi="Times New Roman" w:cs="Times New Roman"/>
        </w:rPr>
        <w:fldChar w:fldCharType="begin"/>
      </w:r>
      <w:r w:rsidR="00AE5202">
        <w:rPr>
          <w:rFonts w:ascii="Times New Roman" w:hAnsi="Times New Roman" w:cs="Times New Roman"/>
        </w:rPr>
        <w:instrText xml:space="preserve"> ADDIN ZOTERO_ITEM CSL_CITATION {"citationID":"eKTysL6j","properties":{"formattedCitation":"[3]","plainCitation":"[3]","noteIndex":0},"citationItems":[{"id":436,"uris":["http://zotero.org/users/local/9vcGprYi/items/4FG69ZML"],"uri":["http://zotero.org/users/local/9vcGprYi/items/4FG69ZML"],"itemData":{"id":436,"type":"report","title":"Parallel Gauss-Jordan Elimination for Dense Systems","URL":"https://ac.els-cdn.com/0167819187900317/1-s2.0-0167819187900317-main.pdf?_tid=a76690d9-4299-4df8-94b3-f31073ddafb7&amp;acdnat=1520005803_5d7a78239e46ce20118957b7157e2073","accessed":{"date-parts":[["2018",3,2]]}}}],"schema":"https://github.com/citation-style-language/schema/raw/master/csl-citation.json"} </w:instrText>
      </w:r>
      <w:r w:rsidR="00AE5202">
        <w:rPr>
          <w:rFonts w:ascii="Times New Roman" w:hAnsi="Times New Roman" w:cs="Times New Roman"/>
        </w:rPr>
        <w:fldChar w:fldCharType="separate"/>
      </w:r>
      <w:r w:rsidR="00AE5202" w:rsidRPr="00AE5202">
        <w:rPr>
          <w:rFonts w:ascii="Times New Roman" w:hAnsi="Times New Roman" w:cs="Times New Roman"/>
        </w:rPr>
        <w:t>[3]</w:t>
      </w:r>
      <w:r w:rsidR="00AE5202">
        <w:rPr>
          <w:rFonts w:ascii="Times New Roman" w:hAnsi="Times New Roman" w:cs="Times New Roman"/>
        </w:rPr>
        <w:fldChar w:fldCharType="end"/>
      </w:r>
      <w:r w:rsidR="00DC21E3" w:rsidRPr="007D7E99">
        <w:rPr>
          <w:rFonts w:ascii="Times New Roman" w:hAnsi="Times New Roman" w:cs="Times New Roman"/>
        </w:rPr>
        <w:t xml:space="preserve">. </w:t>
      </w:r>
      <w:r w:rsidR="000D1D0B" w:rsidRPr="007D7E99">
        <w:rPr>
          <w:rFonts w:ascii="Times New Roman" w:hAnsi="Times New Roman" w:cs="Times New Roman"/>
        </w:rPr>
        <w:t>Other</w:t>
      </w:r>
      <w:r w:rsidR="00DC21E3" w:rsidRPr="007D7E99">
        <w:rPr>
          <w:rFonts w:ascii="Times New Roman" w:hAnsi="Times New Roman" w:cs="Times New Roman"/>
        </w:rPr>
        <w:t xml:space="preserve"> implementations focus on application in multiple-input, multiple-output (MIMO) control systems such as multi-antenna radio transmitters, which require high-frequency updates to modulate transmission powe</w:t>
      </w:r>
      <w:r w:rsidR="006F3CB4" w:rsidRPr="007D7E99">
        <w:rPr>
          <w:rFonts w:ascii="Times New Roman" w:hAnsi="Times New Roman" w:cs="Times New Roman"/>
        </w:rPr>
        <w:t>r</w:t>
      </w:r>
      <w:r w:rsidR="00AE5202">
        <w:rPr>
          <w:rFonts w:ascii="Times New Roman" w:hAnsi="Times New Roman" w:cs="Times New Roman"/>
        </w:rPr>
        <w:t xml:space="preserve"> </w:t>
      </w:r>
      <w:r w:rsidR="00AE5202">
        <w:rPr>
          <w:rFonts w:ascii="Times New Roman" w:hAnsi="Times New Roman" w:cs="Times New Roman"/>
        </w:rPr>
        <w:fldChar w:fldCharType="begin"/>
      </w:r>
      <w:r w:rsidR="00AE5202">
        <w:rPr>
          <w:rFonts w:ascii="Times New Roman" w:hAnsi="Times New Roman" w:cs="Times New Roman"/>
        </w:rPr>
        <w:instrText xml:space="preserve"> ADDIN ZOTERO_ITEM CSL_CITATION {"citationID":"r4zkjFSc","properties":{"formattedCitation":"[4]","plainCitation":"[4]","noteIndex":0},"citationItems":[{"id":253,"uris":["http://zotero.org/users/local/9vcGprYi/items/J2UEANEI"],"uri":["http://zotero.org/users/local/9vcGprYi/items/J2UEANEI"],"itemData":{"id":253,"type":"paper-conference","title":"Hardware efficient approximative matrix inversion for linear pre-coding in massive MIMO","container-title":"2014 IEEE International Symposium on Circuits and Systems (ISCAS)","page":"1700-1703","source":"IEEE Xplore","event":"2014 IEEE International Symposium on Circuits and Systems (ISCAS)","abstract":"This paper describes a hardware efficient linear precoder for Massive MIMO Base Stations (BSs) comprising a very large number of antennas, say, in the order of 100s, serving multiple users simultaneously. To avoid hardware demanding direct matrix inversions required for the Zero-Forcing (ZF) precoder, we use low complexity Neumann series based approximations. Furthermore, we propose a method to speed-up the convergence of the Neumann series by using tri-diagonal precondition matrices, which lowers the complexity even further. As a proof of concept a flexible VLSI architecture is presented with an implementation supporting matrix inversion of sizes up-to 16×16. In 65 nm CMOS, a throughput of 0.5M matrix inversions per sec is achieved at clock frequency of 420MHz with a 104K gate count.","DOI":"10.1109/ISCAS.2014.6865481","author":[{"family":"Prabhu","given":"H."},{"family":"Edfors","given":"O."},{"family":"Rodrigues","given":"J."},{"family":"Liu","given":"L."},{"family":"Rusek","given":"F."}],"issued":{"date-parts":[["2014",6]]}}}],"schema":"https://github.com/citation-style-language/schema/raw/master/csl-citation.json"} </w:instrText>
      </w:r>
      <w:r w:rsidR="00AE5202">
        <w:rPr>
          <w:rFonts w:ascii="Times New Roman" w:hAnsi="Times New Roman" w:cs="Times New Roman"/>
        </w:rPr>
        <w:fldChar w:fldCharType="separate"/>
      </w:r>
      <w:r w:rsidR="00AE5202" w:rsidRPr="00AE5202">
        <w:rPr>
          <w:rFonts w:ascii="Times New Roman" w:hAnsi="Times New Roman" w:cs="Times New Roman"/>
        </w:rPr>
        <w:t>[4]</w:t>
      </w:r>
      <w:r w:rsidR="00AE5202">
        <w:rPr>
          <w:rFonts w:ascii="Times New Roman" w:hAnsi="Times New Roman" w:cs="Times New Roman"/>
        </w:rPr>
        <w:fldChar w:fldCharType="end"/>
      </w:r>
      <w:r w:rsidR="000D1D0B" w:rsidRPr="007D7E99">
        <w:rPr>
          <w:rFonts w:ascii="Times New Roman" w:hAnsi="Times New Roman" w:cs="Times New Roman"/>
        </w:rPr>
        <w:t>,</w:t>
      </w:r>
      <w:r w:rsidR="003552EB">
        <w:rPr>
          <w:rFonts w:ascii="Times New Roman" w:hAnsi="Times New Roman" w:cs="Times New Roman"/>
        </w:rPr>
        <w:t xml:space="preserve"> </w:t>
      </w:r>
      <w:r w:rsidR="003552EB">
        <w:rPr>
          <w:rFonts w:ascii="Times New Roman" w:hAnsi="Times New Roman" w:cs="Times New Roman"/>
        </w:rPr>
        <w:fldChar w:fldCharType="begin"/>
      </w:r>
      <w:r w:rsidR="003552EB">
        <w:rPr>
          <w:rFonts w:ascii="Times New Roman" w:hAnsi="Times New Roman" w:cs="Times New Roman"/>
        </w:rPr>
        <w:instrText xml:space="preserve"> ADDIN ZOTERO_ITEM CSL_CITATION {"citationID":"2yY0V8TN","properties":{"formattedCitation":"[5]","plainCitation":"[5]","noteIndex":0},"citationItems":[{"id":239,"uris":["http://zotero.org/users/local/9vcGprYi/items/E8Q4YVZB"],"uri":["http://zotero.org/users/local/9vcGprYi/items/E8Q4YVZB"],"itemData":{"id":239,"type":"article-journal","title":"On the Matrix Inversion Approximation Based on Neumann Series in Massive MIMO Systems","container-title":"arXiv:1503.05241 [cs, math]","page":"1763-1769","source":"arXiv.org","abstract":"Zero-Forcing (ZF) has been considered as one of the potential practical precoding and detection method for massive MIMO systems. One of the most important advantages of massive MIMO is the capability of supporting a large number of users in the same time-frequency resource, which requires much larger dimensions of matrix inversion for ZF than conventional multi-user MIMO systems. In this case, Neumann Series (NS) has been considered for the Matrix Inversion Approximation (MIA), because of its suitability for massive MIMO systems and its advantages in hardware implementation. The performance-complexity trade-off and the hardware implementation of NS-based MIA in massive MIMO systems have been discussed. In this paper, we analyze the effects of the ratio of the number of massive MIMO antennas to the number of users on the performance of NS-based MIA. In addition, we derive the approximation error estimation formulas for different practical numbers of terms of NS-based MIA. These results could offer useful guidelines for practical massive MIMO systems.","DOI":"10.1109/ICC.2015.7248580","note":"arXiv: 1503.05241","author":[{"family":"Zhu","given":"Dengkui"},{"family":"Li","given":"Boyu"},{"family":"Liang","given":"Ping"}],"issued":{"date-parts":[["2015",6]]}}}],"schema":"https://github.com/citation-style-language/schema/raw/master/csl-citation.json"} </w:instrText>
      </w:r>
      <w:r w:rsidR="003552EB">
        <w:rPr>
          <w:rFonts w:ascii="Times New Roman" w:hAnsi="Times New Roman" w:cs="Times New Roman"/>
        </w:rPr>
        <w:fldChar w:fldCharType="separate"/>
      </w:r>
      <w:r w:rsidR="003552EB" w:rsidRPr="003552EB">
        <w:rPr>
          <w:rFonts w:ascii="Times New Roman" w:hAnsi="Times New Roman" w:cs="Times New Roman"/>
        </w:rPr>
        <w:t>[5]</w:t>
      </w:r>
      <w:r w:rsidR="003552EB">
        <w:rPr>
          <w:rFonts w:ascii="Times New Roman" w:hAnsi="Times New Roman" w:cs="Times New Roman"/>
        </w:rPr>
        <w:fldChar w:fldCharType="end"/>
      </w:r>
      <w:r w:rsidR="005A6F8A">
        <w:rPr>
          <w:rFonts w:ascii="Times New Roman" w:hAnsi="Times New Roman" w:cs="Times New Roman"/>
        </w:rPr>
        <w:t xml:space="preserve"> and use approximative methods</w:t>
      </w:r>
      <w:r w:rsidR="00DC21E3" w:rsidRPr="007D7E99">
        <w:rPr>
          <w:rFonts w:ascii="Times New Roman" w:hAnsi="Times New Roman" w:cs="Times New Roman"/>
        </w:rPr>
        <w:t>.</w:t>
      </w:r>
    </w:p>
    <w:p w14:paraId="408D03A9" w14:textId="77777777" w:rsidR="00B658C9" w:rsidRPr="007D7E99" w:rsidRDefault="00B658C9">
      <w:pPr>
        <w:rPr>
          <w:rFonts w:ascii="Times New Roman" w:hAnsi="Times New Roman" w:cs="Times New Roman"/>
        </w:rPr>
      </w:pPr>
    </w:p>
    <w:p w14:paraId="7CD24248" w14:textId="4214C3C6" w:rsidR="00B658C9" w:rsidRPr="007D7E99" w:rsidRDefault="00DC21E3">
      <w:pPr>
        <w:rPr>
          <w:rFonts w:ascii="Times New Roman" w:hAnsi="Times New Roman" w:cs="Times New Roman"/>
        </w:rPr>
      </w:pPr>
      <w:r w:rsidRPr="007D7E99">
        <w:rPr>
          <w:rFonts w:ascii="Times New Roman" w:hAnsi="Times New Roman" w:cs="Times New Roman"/>
        </w:rPr>
        <w:t>In addition to dense algorithms, algorithms that take advantage of sparsity in matrices have existed for some time</w:t>
      </w:r>
      <w:r w:rsidR="008C09CD">
        <w:rPr>
          <w:rFonts w:ascii="Times New Roman" w:hAnsi="Times New Roman" w:cs="Times New Roman"/>
        </w:rPr>
        <w:t xml:space="preserve"> </w:t>
      </w:r>
      <w:r w:rsidR="008C09CD">
        <w:rPr>
          <w:rFonts w:ascii="Times New Roman" w:hAnsi="Times New Roman" w:cs="Times New Roman"/>
        </w:rPr>
        <w:fldChar w:fldCharType="begin"/>
      </w:r>
      <w:r w:rsidR="008C09CD">
        <w:rPr>
          <w:rFonts w:ascii="Times New Roman" w:hAnsi="Times New Roman" w:cs="Times New Roman"/>
        </w:rPr>
        <w:instrText xml:space="preserve"> ADDIN ZOTERO_ITEM CSL_CITATION {"citationID":"QaOxmfSM","properties":{"formattedCitation":"[6]","plainCitation":"[6]","noteIndex":0},"citationItems":[{"id":366,"uris":["http://zotero.org/users/local/9vcGprYi/items/VDJMNTRE"],"uri":["http://zotero.org/users/local/9vcGprYi/items/VDJMNTRE"],"itemData":{"id":366,"type":"paper-conference","title":"Parallel matrix inversion techniques","container-title":"1996 IEEE Second International Conference on Algorithms amp; Architectures for Parallel Processing, 1996. ICAPP 96","page":"515-521","source":"IEEE Xplore","event":"1996 IEEE Second International Conference on Algorithms amp; Architectures for Parallel Processing, 1996. ICAPP 96","abstract":"In this paper, we present techniques for inverting sparse, symmetric and positive definite matrices on parallel and distributed computers. We propose two algorithms, one for SIMD implementation and the other for MIMD implementation. These algorithms are modified versions of Gaussian elimination and they take into account the sparseness of the matrix. Our algorithms perform better than the general parallel Gaussian elimination algorithm. In order to demonstrate the usefulness of our technique, we implemented the snake problem using our sparse matrix algorithm. Our studies reveal that the proposed sparse matrix inversion algorithm significantly reduces the time taken for obtaining the solution of the snake problem. In this paper, we present the results of our experimental work","DOI":"10.1109/ICAPP.1996.562917","author":[{"family":"Lau","given":"K. K."},{"family":"Kumar","given":"M. J."},{"family":"Venkatesh","given":"R."}],"issued":{"date-parts":[["1996",6]]}}}],"schema":"https://github.com/citation-style-language/schema/raw/master/csl-citation.json"} </w:instrText>
      </w:r>
      <w:r w:rsidR="008C09CD">
        <w:rPr>
          <w:rFonts w:ascii="Times New Roman" w:hAnsi="Times New Roman" w:cs="Times New Roman"/>
        </w:rPr>
        <w:fldChar w:fldCharType="separate"/>
      </w:r>
      <w:r w:rsidR="008C09CD" w:rsidRPr="008C09CD">
        <w:rPr>
          <w:rFonts w:ascii="Times New Roman" w:hAnsi="Times New Roman" w:cs="Times New Roman"/>
        </w:rPr>
        <w:t>[6]</w:t>
      </w:r>
      <w:r w:rsidR="008C09CD">
        <w:rPr>
          <w:rFonts w:ascii="Times New Roman" w:hAnsi="Times New Roman" w:cs="Times New Roman"/>
        </w:rPr>
        <w:fldChar w:fldCharType="end"/>
      </w:r>
      <w:r w:rsidR="00766B2B" w:rsidRPr="007D7E99">
        <w:rPr>
          <w:rFonts w:ascii="Times New Roman" w:hAnsi="Times New Roman" w:cs="Times New Roman"/>
        </w:rPr>
        <w:t xml:space="preserve">. </w:t>
      </w:r>
      <w:r w:rsidRPr="007D7E99">
        <w:rPr>
          <w:rFonts w:ascii="Times New Roman" w:hAnsi="Times New Roman" w:cs="Times New Roman"/>
        </w:rPr>
        <w:t>These algorithms</w:t>
      </w:r>
      <w:r w:rsidR="00766B2B" w:rsidRPr="007D7E99">
        <w:rPr>
          <w:rFonts w:ascii="Times New Roman" w:hAnsi="Times New Roman" w:cs="Times New Roman"/>
        </w:rPr>
        <w:t xml:space="preserve"> typically</w:t>
      </w:r>
      <w:r w:rsidRPr="007D7E99">
        <w:rPr>
          <w:rFonts w:ascii="Times New Roman" w:hAnsi="Times New Roman" w:cs="Times New Roman"/>
        </w:rPr>
        <w:t xml:space="preserve"> require additional matrix qualities in addition to sparsity</w:t>
      </w:r>
      <w:r w:rsidR="0096370F" w:rsidRPr="007D7E99">
        <w:rPr>
          <w:rFonts w:ascii="Times New Roman" w:hAnsi="Times New Roman" w:cs="Times New Roman"/>
        </w:rPr>
        <w:t xml:space="preserve">, such as symmetry or the banded pattern shown in </w:t>
      </w:r>
      <w:r w:rsidR="0096370F" w:rsidRPr="007D7E99">
        <w:rPr>
          <w:rFonts w:ascii="Times New Roman" w:hAnsi="Times New Roman" w:cs="Times New Roman"/>
        </w:rPr>
        <w:fldChar w:fldCharType="begin"/>
      </w:r>
      <w:r w:rsidR="0096370F" w:rsidRPr="007D7E99">
        <w:rPr>
          <w:rFonts w:ascii="Times New Roman" w:hAnsi="Times New Roman" w:cs="Times New Roman"/>
        </w:rPr>
        <w:instrText xml:space="preserve"> REF _Ref513395885 \h  \* MERGEFORMAT </w:instrText>
      </w:r>
      <w:r w:rsidR="0096370F" w:rsidRPr="007D7E99">
        <w:rPr>
          <w:rFonts w:ascii="Times New Roman" w:hAnsi="Times New Roman" w:cs="Times New Roman"/>
        </w:rPr>
      </w:r>
      <w:r w:rsidR="0096370F" w:rsidRPr="007D7E99">
        <w:rPr>
          <w:rFonts w:ascii="Times New Roman" w:hAnsi="Times New Roman" w:cs="Times New Roman"/>
        </w:rPr>
        <w:fldChar w:fldCharType="separate"/>
      </w:r>
      <w:r w:rsidR="001A57E5" w:rsidRPr="001A57E5">
        <w:rPr>
          <w:rFonts w:ascii="Times New Roman" w:hAnsi="Times New Roman" w:cs="Times New Roman"/>
          <w:color w:val="000000" w:themeColor="text1"/>
        </w:rPr>
        <w:t xml:space="preserve">Figure </w:t>
      </w:r>
      <w:r w:rsidR="001A57E5" w:rsidRPr="001A57E5">
        <w:rPr>
          <w:rFonts w:ascii="Times New Roman" w:hAnsi="Times New Roman" w:cs="Times New Roman"/>
          <w:noProof/>
          <w:color w:val="000000" w:themeColor="text1"/>
        </w:rPr>
        <w:t>2</w:t>
      </w:r>
      <w:r w:rsidR="0096370F" w:rsidRPr="007D7E99">
        <w:rPr>
          <w:rFonts w:ascii="Times New Roman" w:hAnsi="Times New Roman" w:cs="Times New Roman"/>
        </w:rPr>
        <w:fldChar w:fldCharType="end"/>
      </w:r>
      <w:r w:rsidRPr="007D7E99">
        <w:rPr>
          <w:rFonts w:ascii="Times New Roman" w:hAnsi="Times New Roman" w:cs="Times New Roman"/>
        </w:rPr>
        <w:t>. Therefore, while the circuit simulation problem that is our primary implementation features sparse matrix systems, we do not depend on specific matrix properties in our design space exploration.</w:t>
      </w:r>
    </w:p>
    <w:p w14:paraId="2945C6D5" w14:textId="77777777" w:rsidR="005D62C4" w:rsidRPr="007D7E99" w:rsidRDefault="00DC21E3" w:rsidP="00766B2B">
      <w:pPr>
        <w:keepNext/>
        <w:jc w:val="center"/>
        <w:rPr>
          <w:rFonts w:ascii="Times New Roman" w:hAnsi="Times New Roman" w:cs="Times New Roman"/>
        </w:rPr>
      </w:pPr>
      <w:r w:rsidRPr="007D7E99">
        <w:rPr>
          <w:rFonts w:ascii="Times New Roman" w:hAnsi="Times New Roman" w:cs="Times New Roman"/>
          <w:noProof/>
        </w:rPr>
        <w:drawing>
          <wp:inline distT="19050" distB="19050" distL="19050" distR="19050" wp14:anchorId="4C29C85B" wp14:editId="1D121DCE">
            <wp:extent cx="2044460" cy="1526876"/>
            <wp:effectExtent l="0" t="0" r="0" b="0"/>
            <wp:docPr id="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1"/>
                    <a:srcRect/>
                    <a:stretch>
                      <a:fillRect/>
                    </a:stretch>
                  </pic:blipFill>
                  <pic:spPr>
                    <a:xfrm>
                      <a:off x="0" y="0"/>
                      <a:ext cx="2064568" cy="1541893"/>
                    </a:xfrm>
                    <a:prstGeom prst="rect">
                      <a:avLst/>
                    </a:prstGeom>
                    <a:ln/>
                  </pic:spPr>
                </pic:pic>
              </a:graphicData>
            </a:graphic>
          </wp:inline>
        </w:drawing>
      </w:r>
    </w:p>
    <w:p w14:paraId="74E9AAD3" w14:textId="683B0054" w:rsidR="00B658C9" w:rsidRPr="007D7E99" w:rsidRDefault="005D62C4" w:rsidP="009E3EE5">
      <w:pPr>
        <w:pStyle w:val="Caption"/>
        <w:rPr>
          <w:lang w:val="en-US"/>
        </w:rPr>
      </w:pPr>
      <w:bookmarkStart w:id="7" w:name="_Ref513395885"/>
      <w:r w:rsidRPr="007D7E99">
        <w:rPr>
          <w:lang w:val="en-US"/>
        </w:rPr>
        <w:t xml:space="preserve">Figure </w:t>
      </w:r>
      <w:r w:rsidRPr="007D7E99">
        <w:fldChar w:fldCharType="begin"/>
      </w:r>
      <w:r w:rsidRPr="007D7E99">
        <w:rPr>
          <w:lang w:val="en-US"/>
        </w:rPr>
        <w:instrText xml:space="preserve"> SEQ Figure \* ARABIC </w:instrText>
      </w:r>
      <w:r w:rsidRPr="007D7E99">
        <w:fldChar w:fldCharType="separate"/>
      </w:r>
      <w:r w:rsidR="001A57E5">
        <w:rPr>
          <w:noProof/>
          <w:lang w:val="en-US"/>
        </w:rPr>
        <w:t>2</w:t>
      </w:r>
      <w:r w:rsidRPr="007D7E99">
        <w:fldChar w:fldCharType="end"/>
      </w:r>
      <w:bookmarkEnd w:id="7"/>
      <w:r w:rsidRPr="007D7E99">
        <w:rPr>
          <w:lang w:val="en-US"/>
        </w:rPr>
        <w:t xml:space="preserve"> Example of Banded Matrix</w:t>
      </w:r>
      <w:r w:rsidR="00766B2B" w:rsidRPr="007D7E99">
        <w:rPr>
          <w:lang w:val="en-US"/>
        </w:rPr>
        <w:t xml:space="preserve"> </w:t>
      </w:r>
      <w:r w:rsidR="00435B3B">
        <w:rPr>
          <w:lang w:val="en-US"/>
        </w:rPr>
        <w:fldChar w:fldCharType="begin"/>
      </w:r>
      <w:r w:rsidR="00435B3B">
        <w:rPr>
          <w:lang w:val="en-US"/>
        </w:rPr>
        <w:instrText xml:space="preserve"> ADDIN ZOTERO_ITEM CSL_CITATION {"citationID":"TaYVL0U0","properties":{"formattedCitation":"[7]","plainCitation":"[7]","noteIndex":0},"citationItems":[{"id":856,"uris":["http://zotero.org/users/local/9vcGprYi/items/GP2CEVYG"],"uri":["http://zotero.org/users/local/9vcGprYi/items/GP2CEVYG"],"itemData":{"id":856,"type":"entry-encyclopedia","title":"Band matrix","container-title":"Wikipedia","source":"Wikipedia","abstract":"In mathematics, particularly matrix theory, a band matrix is a sparse matrix whose non-zero entries are confined to a diagonal band, comprising the main diagonal and zero or more diagonals on either side.","URL":"https://en.wikipedia.org/w/index.php?title=Band_matrix&amp;oldid=777606629","note":"Page Version ID: 777606629","language":"en","issued":{"date-parts":[["2017",4,28]]},"accessed":{"date-parts":[["2018",5,6]]}}}],"schema":"https://github.com/citation-style-language/schema/raw/master/csl-citation.json"} </w:instrText>
      </w:r>
      <w:r w:rsidR="00435B3B">
        <w:rPr>
          <w:lang w:val="en-US"/>
        </w:rPr>
        <w:fldChar w:fldCharType="separate"/>
      </w:r>
      <w:r w:rsidR="00435B3B" w:rsidRPr="00435B3B">
        <w:rPr>
          <w:lang w:val="en-US"/>
        </w:rPr>
        <w:t>[7]</w:t>
      </w:r>
      <w:r w:rsidR="00435B3B">
        <w:rPr>
          <w:lang w:val="en-US"/>
        </w:rPr>
        <w:fldChar w:fldCharType="end"/>
      </w:r>
    </w:p>
    <w:p w14:paraId="434B4B80" w14:textId="7B5A324F" w:rsidR="00B658C9" w:rsidRPr="007D7E99" w:rsidRDefault="00D037F4" w:rsidP="00417348">
      <w:pPr>
        <w:pStyle w:val="Heading1"/>
        <w:numPr>
          <w:ilvl w:val="0"/>
          <w:numId w:val="2"/>
        </w:numPr>
        <w:jc w:val="center"/>
        <w:rPr>
          <w:rFonts w:ascii="Times New Roman" w:hAnsi="Times New Roman" w:cs="Times New Roman"/>
          <w:sz w:val="22"/>
          <w:szCs w:val="22"/>
        </w:rPr>
      </w:pPr>
      <w:bookmarkStart w:id="8" w:name="_a2xyiy5rebug" w:colFirst="0" w:colLast="0"/>
      <w:bookmarkStart w:id="9" w:name="_Ref513397332"/>
      <w:bookmarkEnd w:id="8"/>
      <w:r w:rsidRPr="007D7E99">
        <w:rPr>
          <w:rFonts w:ascii="Times New Roman" w:hAnsi="Times New Roman" w:cs="Times New Roman"/>
          <w:sz w:val="22"/>
          <w:szCs w:val="22"/>
        </w:rPr>
        <w:t>METHODOLOGY</w:t>
      </w:r>
      <w:bookmarkEnd w:id="9"/>
    </w:p>
    <w:p w14:paraId="3A9C483D" w14:textId="77777777" w:rsidR="00B658C9" w:rsidRPr="007D7E99" w:rsidRDefault="00DC21E3">
      <w:pPr>
        <w:rPr>
          <w:rFonts w:ascii="Times New Roman" w:hAnsi="Times New Roman" w:cs="Times New Roman"/>
        </w:rPr>
      </w:pPr>
      <w:r w:rsidRPr="007D7E99">
        <w:rPr>
          <w:rFonts w:ascii="Times New Roman" w:hAnsi="Times New Roman" w:cs="Times New Roman"/>
        </w:rPr>
        <w:t>Our approach for exploring the design space of a MIP begins with selection of the inversion algorithm. Following this, we focus on the integration of the processor with a general-purpose CPU. Then, we briefly discuss the simulation engine used to generate power, area, and runtime estimates for our design sweeps. We then discuss our analysis and evaluation of the design space.</w:t>
      </w:r>
    </w:p>
    <w:p w14:paraId="188C24BA" w14:textId="3FFEC501" w:rsidR="00B658C9" w:rsidRPr="007D7E99" w:rsidRDefault="00417348" w:rsidP="00417348">
      <w:pPr>
        <w:pStyle w:val="Heading2"/>
        <w:numPr>
          <w:ilvl w:val="0"/>
          <w:numId w:val="3"/>
        </w:numPr>
        <w:rPr>
          <w:rFonts w:ascii="Times New Roman" w:hAnsi="Times New Roman" w:cs="Times New Roman"/>
          <w:i/>
          <w:sz w:val="20"/>
          <w:szCs w:val="20"/>
        </w:rPr>
      </w:pPr>
      <w:bookmarkStart w:id="10" w:name="_2aeff490cifz" w:colFirst="0" w:colLast="0"/>
      <w:bookmarkEnd w:id="10"/>
      <w:r w:rsidRPr="007D7E99">
        <w:rPr>
          <w:rFonts w:ascii="Times New Roman" w:hAnsi="Times New Roman" w:cs="Times New Roman"/>
          <w:i/>
          <w:sz w:val="20"/>
          <w:szCs w:val="20"/>
        </w:rPr>
        <w:t xml:space="preserve"> </w:t>
      </w:r>
      <w:r w:rsidR="00DC21E3" w:rsidRPr="007D7E99">
        <w:rPr>
          <w:rFonts w:ascii="Times New Roman" w:hAnsi="Times New Roman" w:cs="Times New Roman"/>
          <w:i/>
          <w:sz w:val="20"/>
          <w:szCs w:val="20"/>
        </w:rPr>
        <w:t>Algorithm</w:t>
      </w:r>
    </w:p>
    <w:p w14:paraId="5369C1DF" w14:textId="0E6A0A86" w:rsidR="00B658C9" w:rsidRPr="007D7E99" w:rsidRDefault="00DC21E3">
      <w:pPr>
        <w:rPr>
          <w:rFonts w:ascii="Times New Roman" w:hAnsi="Times New Roman" w:cs="Times New Roman"/>
        </w:rPr>
      </w:pPr>
      <w:r w:rsidRPr="007D7E99">
        <w:rPr>
          <w:rFonts w:ascii="Times New Roman" w:hAnsi="Times New Roman" w:cs="Times New Roman"/>
        </w:rPr>
        <w:t>As mentioned</w:t>
      </w:r>
      <w:r w:rsidR="00F17E7A" w:rsidRPr="007D7E99">
        <w:rPr>
          <w:rFonts w:ascii="Times New Roman" w:hAnsi="Times New Roman" w:cs="Times New Roman"/>
        </w:rPr>
        <w:t xml:space="preserve"> previously</w:t>
      </w:r>
      <w:r w:rsidRPr="007D7E99">
        <w:rPr>
          <w:rFonts w:ascii="Times New Roman" w:hAnsi="Times New Roman" w:cs="Times New Roman"/>
        </w:rPr>
        <w:t xml:space="preserve">, we considered dense and sparse algorithms for implementation in </w:t>
      </w:r>
      <w:r w:rsidRPr="007D7E99">
        <w:rPr>
          <w:rFonts w:ascii="Times New Roman" w:hAnsi="Times New Roman" w:cs="Times New Roman"/>
        </w:rPr>
        <w:t>hardware. Ultimately the straightforward dense matrix inverse algorithm, known as Gauss Jordan Elimination</w:t>
      </w:r>
      <w:r w:rsidR="0096370F" w:rsidRPr="007D7E99">
        <w:rPr>
          <w:rFonts w:ascii="Times New Roman" w:hAnsi="Times New Roman" w:cs="Times New Roman"/>
        </w:rPr>
        <w:t xml:space="preserve"> (</w:t>
      </w:r>
      <w:r w:rsidR="0096370F" w:rsidRPr="007D7E99">
        <w:rPr>
          <w:rFonts w:ascii="Times New Roman" w:hAnsi="Times New Roman" w:cs="Times New Roman"/>
        </w:rPr>
        <w:fldChar w:fldCharType="begin"/>
      </w:r>
      <w:r w:rsidR="0096370F" w:rsidRPr="007D7E99">
        <w:rPr>
          <w:rFonts w:ascii="Times New Roman" w:hAnsi="Times New Roman" w:cs="Times New Roman"/>
        </w:rPr>
        <w:instrText xml:space="preserve"> REF _Ref513396105 \h  \* MERGEFORMAT </w:instrText>
      </w:r>
      <w:r w:rsidR="0096370F" w:rsidRPr="007D7E99">
        <w:rPr>
          <w:rFonts w:ascii="Times New Roman" w:hAnsi="Times New Roman" w:cs="Times New Roman"/>
        </w:rPr>
      </w:r>
      <w:r w:rsidR="0096370F" w:rsidRPr="007D7E99">
        <w:rPr>
          <w:rFonts w:ascii="Times New Roman" w:hAnsi="Times New Roman" w:cs="Times New Roman"/>
        </w:rPr>
        <w:fldChar w:fldCharType="separate"/>
      </w:r>
      <w:r w:rsidR="001A57E5" w:rsidRPr="001A57E5">
        <w:rPr>
          <w:rFonts w:ascii="Times New Roman" w:hAnsi="Times New Roman" w:cs="Times New Roman"/>
          <w:color w:val="000000" w:themeColor="text1"/>
        </w:rPr>
        <w:t xml:space="preserve">Figure </w:t>
      </w:r>
      <w:r w:rsidR="001A57E5" w:rsidRPr="001A57E5">
        <w:rPr>
          <w:rFonts w:ascii="Times New Roman" w:hAnsi="Times New Roman" w:cs="Times New Roman"/>
          <w:noProof/>
          <w:color w:val="000000" w:themeColor="text1"/>
        </w:rPr>
        <w:t>3</w:t>
      </w:r>
      <w:r w:rsidR="0096370F" w:rsidRPr="007D7E99">
        <w:rPr>
          <w:rFonts w:ascii="Times New Roman" w:hAnsi="Times New Roman" w:cs="Times New Roman"/>
        </w:rPr>
        <w:fldChar w:fldCharType="end"/>
      </w:r>
      <w:r w:rsidR="0096370F" w:rsidRPr="007D7E99">
        <w:rPr>
          <w:rFonts w:ascii="Times New Roman" w:hAnsi="Times New Roman" w:cs="Times New Roman"/>
        </w:rPr>
        <w:t>)</w:t>
      </w:r>
      <w:r w:rsidRPr="007D7E99">
        <w:rPr>
          <w:rFonts w:ascii="Times New Roman" w:hAnsi="Times New Roman" w:cs="Times New Roman"/>
        </w:rPr>
        <w:t xml:space="preserve">, was selected for its highly parallel structure and </w:t>
      </w:r>
      <w:r w:rsidR="0096370F" w:rsidRPr="007D7E99">
        <w:rPr>
          <w:rFonts w:ascii="Times New Roman" w:hAnsi="Times New Roman" w:cs="Times New Roman"/>
        </w:rPr>
        <w:t>general</w:t>
      </w:r>
      <w:r w:rsidR="004E6B8B" w:rsidRPr="007D7E99">
        <w:rPr>
          <w:rFonts w:ascii="Times New Roman" w:hAnsi="Times New Roman" w:cs="Times New Roman"/>
        </w:rPr>
        <w:t>-</w:t>
      </w:r>
      <w:r w:rsidR="0096370F" w:rsidRPr="007D7E99">
        <w:rPr>
          <w:rFonts w:ascii="Times New Roman" w:hAnsi="Times New Roman" w:cs="Times New Roman"/>
        </w:rPr>
        <w:t>purpose nature with respect to matrix qualities</w:t>
      </w:r>
      <w:r w:rsidRPr="007D7E99">
        <w:rPr>
          <w:rFonts w:ascii="Times New Roman" w:hAnsi="Times New Roman" w:cs="Times New Roman"/>
        </w:rPr>
        <w:t xml:space="preserve">. The Gauss Jordan Elimination solves for the matrix inverse by stepping through each row, normalizing it with respect to the leading element and then vector subtracting the result from all the other rows. </w:t>
      </w:r>
    </w:p>
    <w:p w14:paraId="1B3F5ABC" w14:textId="77777777" w:rsidR="00B658C9" w:rsidRPr="007D7E99" w:rsidRDefault="00B658C9">
      <w:pPr>
        <w:rPr>
          <w:rFonts w:ascii="Times New Roman" w:hAnsi="Times New Roman" w:cs="Times New Roman"/>
        </w:rPr>
      </w:pPr>
    </w:p>
    <w:p w14:paraId="6888A627" w14:textId="6F951228" w:rsidR="00B658C9" w:rsidRPr="007D7E99" w:rsidRDefault="009D5624">
      <w:pPr>
        <w:rPr>
          <w:rFonts w:ascii="Times New Roman" w:hAnsi="Times New Roman" w:cs="Times New Roman"/>
        </w:rPr>
      </w:pPr>
      <w:r w:rsidRPr="007D7E99">
        <w:rPr>
          <w:rFonts w:ascii="Times New Roman" w:hAnsi="Times New Roman" w:cs="Times New Roman"/>
        </w:rPr>
        <w:t>The</w:t>
      </w:r>
      <w:r w:rsidR="00DC21E3" w:rsidRPr="007D7E99">
        <w:rPr>
          <w:rFonts w:ascii="Times New Roman" w:hAnsi="Times New Roman" w:cs="Times New Roman"/>
        </w:rPr>
        <w:t xml:space="preserve"> hardware and execution complexity of this algorithm grows on the order of O(n</w:t>
      </w:r>
      <w:r w:rsidR="00DC21E3" w:rsidRPr="007D7E99">
        <w:rPr>
          <w:rFonts w:ascii="Times New Roman" w:hAnsi="Times New Roman" w:cs="Times New Roman"/>
          <w:vertAlign w:val="superscript"/>
        </w:rPr>
        <w:t>3</w:t>
      </w:r>
      <w:r w:rsidR="00DC21E3" w:rsidRPr="007D7E99">
        <w:rPr>
          <w:rFonts w:ascii="Times New Roman" w:hAnsi="Times New Roman" w:cs="Times New Roman"/>
        </w:rPr>
        <w:t>), where n is the size of one dimension of the matrix. Some optimizations can be made to reduce the compute and memory requirements of the algorithm: matrix columns whose leading values have already been cancelled to 0</w:t>
      </w:r>
      <w:r w:rsidRPr="007D7E99">
        <w:rPr>
          <w:rFonts w:ascii="Times New Roman" w:hAnsi="Times New Roman" w:cs="Times New Roman"/>
        </w:rPr>
        <w:t xml:space="preserve"> in previous main loop iterations</w:t>
      </w:r>
      <w:r w:rsidR="00DC21E3" w:rsidRPr="007D7E99">
        <w:rPr>
          <w:rFonts w:ascii="Times New Roman" w:hAnsi="Times New Roman" w:cs="Times New Roman"/>
        </w:rPr>
        <w:t xml:space="preserve"> can be skipped in later iterations of the algorithm, and the algorithm can be adjusted to provide a direct system solution if a vector b for the system Ax=b is provided in place of an identity matrix of size n.</w:t>
      </w:r>
      <w:r w:rsidRPr="007D7E99">
        <w:rPr>
          <w:rFonts w:ascii="Times New Roman" w:hAnsi="Times New Roman" w:cs="Times New Roman"/>
        </w:rPr>
        <w:t xml:space="preserve"> T</w:t>
      </w:r>
      <w:r w:rsidR="00DC21E3" w:rsidRPr="007D7E99">
        <w:rPr>
          <w:rFonts w:ascii="Times New Roman" w:hAnsi="Times New Roman" w:cs="Times New Roman"/>
        </w:rPr>
        <w:t>his method does not constrain the matrix structure and can solve for any matrix irrespective of sparsity</w:t>
      </w:r>
      <w:r w:rsidRPr="007D7E99">
        <w:rPr>
          <w:rFonts w:ascii="Times New Roman" w:hAnsi="Times New Roman" w:cs="Times New Roman"/>
        </w:rPr>
        <w:t>, even with the above changes.</w:t>
      </w:r>
    </w:p>
    <w:p w14:paraId="5D5B076C" w14:textId="77777777" w:rsidR="00B658C9" w:rsidRPr="007D7E99" w:rsidRDefault="00B658C9">
      <w:pPr>
        <w:rPr>
          <w:rFonts w:ascii="Times New Roman" w:hAnsi="Times New Roman" w:cs="Times New Roman"/>
        </w:rPr>
      </w:pPr>
    </w:p>
    <w:bookmarkStart w:id="11" w:name="_MON_1587137783"/>
    <w:bookmarkEnd w:id="11"/>
    <w:p w14:paraId="0838B199" w14:textId="36184269" w:rsidR="005D62C4" w:rsidRPr="007D7E99" w:rsidRDefault="00BF3771" w:rsidP="005D62C4">
      <w:pPr>
        <w:keepNext/>
        <w:rPr>
          <w:rFonts w:ascii="Times New Roman" w:hAnsi="Times New Roman" w:cs="Times New Roman"/>
        </w:rPr>
      </w:pPr>
      <w:r w:rsidRPr="007D7E99">
        <w:rPr>
          <w:rFonts w:ascii="Times New Roman" w:hAnsi="Times New Roman" w:cs="Times New Roman"/>
          <w:noProof/>
        </w:rPr>
        <w:object w:dxaOrig="4850" w:dyaOrig="6089" w14:anchorId="4155CA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8" type="#_x0000_t75" alt="" style="width:242.5pt;height:304.45pt" o:ole="">
            <v:imagedata r:id="rId12" o:title=""/>
          </v:shape>
          <o:OLEObject Type="Embed" ProgID="Word.Document.12" ShapeID="_x0000_i1088" DrawAspect="Content" ObjectID="_1587143235" r:id="rId13">
            <o:FieldCodes>\s</o:FieldCodes>
          </o:OLEObject>
        </w:object>
      </w:r>
    </w:p>
    <w:p w14:paraId="0201FBA0" w14:textId="118209B2" w:rsidR="00F17E7A" w:rsidRPr="007D7E99" w:rsidRDefault="005D62C4" w:rsidP="009E3EE5">
      <w:pPr>
        <w:pStyle w:val="Caption"/>
      </w:pPr>
      <w:bookmarkStart w:id="12" w:name="_Ref513396105"/>
      <w:r w:rsidRPr="007D7E99">
        <w:t xml:space="preserve">Figure </w:t>
      </w:r>
      <w:r w:rsidRPr="007D7E99">
        <w:fldChar w:fldCharType="begin"/>
      </w:r>
      <w:r w:rsidRPr="007D7E99">
        <w:instrText xml:space="preserve"> SEQ Figure \* ARABIC </w:instrText>
      </w:r>
      <w:r w:rsidRPr="007D7E99">
        <w:fldChar w:fldCharType="separate"/>
      </w:r>
      <w:r w:rsidR="001A57E5">
        <w:rPr>
          <w:noProof/>
        </w:rPr>
        <w:t>3</w:t>
      </w:r>
      <w:r w:rsidRPr="007D7E99">
        <w:fldChar w:fldCharType="end"/>
      </w:r>
      <w:bookmarkEnd w:id="12"/>
      <w:r w:rsidRPr="007D7E99">
        <w:t xml:space="preserve"> Gauss Jordan Elimination Pseudo-code</w:t>
      </w:r>
    </w:p>
    <w:p w14:paraId="211ECFB7" w14:textId="64446518" w:rsidR="00B658C9" w:rsidRPr="007D7E99" w:rsidRDefault="00DC21E3" w:rsidP="00417348">
      <w:pPr>
        <w:pStyle w:val="Heading2"/>
        <w:numPr>
          <w:ilvl w:val="0"/>
          <w:numId w:val="3"/>
        </w:numPr>
        <w:rPr>
          <w:rFonts w:ascii="Times New Roman" w:hAnsi="Times New Roman" w:cs="Times New Roman"/>
          <w:i/>
          <w:sz w:val="20"/>
          <w:szCs w:val="20"/>
        </w:rPr>
      </w:pPr>
      <w:bookmarkStart w:id="13" w:name="_ll0fu9cd5ezv" w:colFirst="0" w:colLast="0"/>
      <w:bookmarkEnd w:id="13"/>
      <w:r w:rsidRPr="007D7E99">
        <w:rPr>
          <w:rFonts w:ascii="Times New Roman" w:hAnsi="Times New Roman" w:cs="Times New Roman"/>
          <w:i/>
          <w:sz w:val="20"/>
          <w:szCs w:val="20"/>
        </w:rPr>
        <w:lastRenderedPageBreak/>
        <w:t>MIP System Integration</w:t>
      </w:r>
    </w:p>
    <w:p w14:paraId="361367DD" w14:textId="77777777" w:rsidR="00B658C9" w:rsidRPr="007D7E99" w:rsidRDefault="00DC21E3">
      <w:pPr>
        <w:rPr>
          <w:rFonts w:ascii="Times New Roman" w:hAnsi="Times New Roman" w:cs="Times New Roman"/>
        </w:rPr>
      </w:pPr>
      <w:r w:rsidRPr="007D7E99">
        <w:rPr>
          <w:rFonts w:ascii="Times New Roman" w:hAnsi="Times New Roman" w:cs="Times New Roman"/>
        </w:rPr>
        <w:t>Accelerators can be designed for incorporation into a host system between two extremes. Often, accelerators are designed as large and loosely coupled co-processors that interface with their host processing system through a high-bandwidth data transfer mechanism and us</w:t>
      </w:r>
      <w:r w:rsidR="001F0F05" w:rsidRPr="007D7E99">
        <w:rPr>
          <w:rFonts w:ascii="Times New Roman" w:hAnsi="Times New Roman" w:cs="Times New Roman"/>
        </w:rPr>
        <w:t>e a local memory unit, such as</w:t>
      </w:r>
      <w:r w:rsidRPr="007D7E99">
        <w:rPr>
          <w:rFonts w:ascii="Times New Roman" w:hAnsi="Times New Roman" w:cs="Times New Roman"/>
        </w:rPr>
        <w:t xml:space="preserve"> scratchpads, during their computation. This typically serves well for accelerators that exist separately from the CPU’s silicon, such as GPUs and some PCIe-connected FPGA or ASIC cards. At the opposite end of the spectrum are tightly-coupled, low-latency accelerators that are either integrated as a functional unit in a CPU pipeline or slightly more distantly integrated on-die with their own L1 cache.</w:t>
      </w:r>
    </w:p>
    <w:p w14:paraId="21846599" w14:textId="77777777" w:rsidR="00B658C9" w:rsidRPr="007D7E99" w:rsidRDefault="00B658C9">
      <w:pPr>
        <w:rPr>
          <w:rFonts w:ascii="Times New Roman" w:hAnsi="Times New Roman" w:cs="Times New Roman"/>
        </w:rPr>
      </w:pPr>
    </w:p>
    <w:p w14:paraId="6F3A7007" w14:textId="77777777" w:rsidR="00B658C9" w:rsidRPr="007D7E99" w:rsidRDefault="00DC21E3">
      <w:pPr>
        <w:rPr>
          <w:rFonts w:ascii="Times New Roman" w:hAnsi="Times New Roman" w:cs="Times New Roman"/>
        </w:rPr>
      </w:pPr>
      <w:r w:rsidRPr="007D7E99">
        <w:rPr>
          <w:rFonts w:ascii="Times New Roman" w:hAnsi="Times New Roman" w:cs="Times New Roman"/>
        </w:rPr>
        <w:t xml:space="preserve">This project considers both memory-offload and cache-based memory interfaces for implementation of a MIP. In the case of the cache-based data interface, the MIP may be integrated directly into an SoC alongside other general-purpose cores. In the case of memory-offload using direct memory access (DMA), the MIP may still be implemented on the same silicon within area constraints. For MIPs designed to handle very large matrices, DMA enables separate implementation on an add-on card. </w:t>
      </w:r>
    </w:p>
    <w:p w14:paraId="2FE8A764" w14:textId="307D928C" w:rsidR="00B658C9" w:rsidRPr="007D7E99" w:rsidRDefault="00DC21E3" w:rsidP="00417348">
      <w:pPr>
        <w:pStyle w:val="Heading2"/>
        <w:numPr>
          <w:ilvl w:val="0"/>
          <w:numId w:val="3"/>
        </w:numPr>
        <w:rPr>
          <w:rFonts w:ascii="Times New Roman" w:hAnsi="Times New Roman" w:cs="Times New Roman"/>
          <w:i/>
          <w:sz w:val="20"/>
          <w:szCs w:val="20"/>
        </w:rPr>
      </w:pPr>
      <w:bookmarkStart w:id="14" w:name="_jt2iyn5vfi75" w:colFirst="0" w:colLast="0"/>
      <w:bookmarkEnd w:id="14"/>
      <w:r w:rsidRPr="007D7E99">
        <w:rPr>
          <w:rFonts w:ascii="Times New Roman" w:hAnsi="Times New Roman" w:cs="Times New Roman"/>
          <w:i/>
          <w:sz w:val="20"/>
          <w:szCs w:val="20"/>
        </w:rPr>
        <w:t>Simulation</w:t>
      </w:r>
    </w:p>
    <w:p w14:paraId="7A4E7326" w14:textId="21A3B0FC" w:rsidR="00A27BAF" w:rsidRPr="007D7E99" w:rsidRDefault="00DC21E3" w:rsidP="00AD631C">
      <w:pPr>
        <w:keepNext/>
        <w:rPr>
          <w:rFonts w:ascii="Times New Roman" w:hAnsi="Times New Roman" w:cs="Times New Roman"/>
        </w:rPr>
      </w:pPr>
      <w:r w:rsidRPr="007D7E99">
        <w:rPr>
          <w:rFonts w:ascii="Times New Roman" w:hAnsi="Times New Roman" w:cs="Times New Roman"/>
        </w:rPr>
        <w:t>This project uses the hybrid Gem5-Aladdin simulation engine to simulate MIP designs that use the aforementioned DMA and scratchpad or cache-integrated data transfer mechanisms</w:t>
      </w:r>
      <w:r w:rsidR="00D40388">
        <w:rPr>
          <w:rFonts w:ascii="Times New Roman" w:hAnsi="Times New Roman" w:cs="Times New Roman"/>
        </w:rPr>
        <w:t xml:space="preserve"> </w:t>
      </w:r>
      <w:r w:rsidR="00D40388">
        <w:rPr>
          <w:rFonts w:ascii="Times New Roman" w:hAnsi="Times New Roman" w:cs="Times New Roman"/>
        </w:rPr>
        <w:fldChar w:fldCharType="begin"/>
      </w:r>
      <w:r w:rsidR="00D40388">
        <w:rPr>
          <w:rFonts w:ascii="Times New Roman" w:hAnsi="Times New Roman" w:cs="Times New Roman"/>
        </w:rPr>
        <w:instrText xml:space="preserve"> ADDIN ZOTERO_ITEM CSL_CITATION {"citationID":"uDE4hIk1","properties":{"formattedCitation":"[8]","plainCitation":"[8]","noteIndex":0},"citationItems":[{"id":820,"uris":["http://zotero.org/users/local/9vcGprYi/items/GQY2RUZL"],"uri":["http://zotero.org/users/local/9vcGprYi/items/GQY2RUZL"],"itemData":{"id":820,"type":"paper-conference","title":"Co-designing accelerators and SoC interfaces using gem5-Aladdin","container-title":"2016 49th Annual IEEE/ACM International Symposium on Microarchitecture (MICRO)","page":"1-12","source":"IEEE Xplore","event":"2016 49th Annual IEEE/ACM International Symposium on Microarchitecture (MICRO)","abstract":"Increasing demand for power-efficient, high-performance computing has spurred a growing number and diversity of hardware accelerators in mobile and server Systems on Chip (SoCs). This paper makes the case that the co-design of the accelerator microarchitecture with the system in which it belongs is critical to balanced, efficient accelerator microarchitectures. We find that data movement and coherence management for accelerators are significant yet often unaccounted components of total accelerator runtime, resulting in misleading performance predictions and inefficient accelerator designs. To explore the design space of accelerator-system co-design, we develop gem5-Aladdin, an SoC simulator that captures dynamic interactions between accelerators and the SoC platform, and validate it to within 6% against real hardware. Our co-design studies show that the optimal energy-delay-product (EDP) of an accelerator microarchitecture can improve by up to 7.4× when system-level effects are considered compared to optimizing accelerators in isolation.","DOI":"10.1109/MICRO.2016.7783751","author":[{"family":"Shao","given":"Y. S."},{"family":"Xi","given":"S. L."},{"family":"Srinivasan","given":"V."},{"family":"Wei","given":"G. Y."},{"family":"Brooks","given":"D."}],"issued":{"date-parts":[["2016",10]]}}}],"schema":"https://github.com/citation-style-language/schema/raw/master/csl-citation.json"} </w:instrText>
      </w:r>
      <w:r w:rsidR="00D40388">
        <w:rPr>
          <w:rFonts w:ascii="Times New Roman" w:hAnsi="Times New Roman" w:cs="Times New Roman"/>
        </w:rPr>
        <w:fldChar w:fldCharType="separate"/>
      </w:r>
      <w:r w:rsidR="00D40388" w:rsidRPr="00D40388">
        <w:rPr>
          <w:rFonts w:ascii="Times New Roman" w:hAnsi="Times New Roman" w:cs="Times New Roman"/>
        </w:rPr>
        <w:t>[8]</w:t>
      </w:r>
      <w:r w:rsidR="00D40388">
        <w:rPr>
          <w:rFonts w:ascii="Times New Roman" w:hAnsi="Times New Roman" w:cs="Times New Roman"/>
        </w:rPr>
        <w:fldChar w:fldCharType="end"/>
      </w:r>
      <w:r w:rsidRPr="007D7E99">
        <w:rPr>
          <w:rFonts w:ascii="Times New Roman" w:hAnsi="Times New Roman" w:cs="Times New Roman"/>
        </w:rPr>
        <w:t>. Aladdin is a simulator that performs accurate pre-RTL runtime, area, and power estimation for workloads described in a high-level language such as C</w:t>
      </w:r>
      <w:r w:rsidR="00D40388">
        <w:rPr>
          <w:rFonts w:ascii="Times New Roman" w:hAnsi="Times New Roman" w:cs="Times New Roman"/>
        </w:rPr>
        <w:t xml:space="preserve"> </w:t>
      </w:r>
      <w:r w:rsidR="00D40388">
        <w:rPr>
          <w:rFonts w:ascii="Times New Roman" w:hAnsi="Times New Roman" w:cs="Times New Roman"/>
        </w:rPr>
        <w:fldChar w:fldCharType="begin"/>
      </w:r>
      <w:r w:rsidR="00D40388">
        <w:rPr>
          <w:rFonts w:ascii="Times New Roman" w:hAnsi="Times New Roman" w:cs="Times New Roman"/>
        </w:rPr>
        <w:instrText xml:space="preserve"> ADDIN ZOTERO_ITEM CSL_CITATION {"citationID":"FEzNrbJ0","properties":{"formattedCitation":"[9]","plainCitation":"[9]","noteIndex":0},"citationItems":[{"id":860,"uris":["http://zotero.org/users/local/9vcGprYi/items/LQLRDANC"],"uri":["http://zotero.org/users/local/9vcGprYi/items/LQLRDANC"],"itemData":{"id":860,"type":"article-journal","title":"Aladdin: A Pre-RTL, Power-Performance Accelerator Simulator Enabling Large Design Space Exploration of Customized Architectures","page":"12","source":"Zotero","abstract":"Hardware specialization, in the form of accelerators that provide custom datapath and control for speciﬁc algorithms and applications, promises impressive performance and energy advantages compared to traditional architectures. Current research in accelerator analysis relies on RTL-based synthesis ﬂows to produce accurate timing, power, and area estimates. Such techniques not only require signiﬁcant effort and expertise but are also slow and tedious to use, making large design space exploration infeasible. To overcome this problem, we present Aladdin, a pre-RTL, power-performance accelerator modeling framework and demonstrate its application to system-on-chip (SoC) simulation. Aladdin estimates performance, power, and area of accelerators within 0.9%, 4.9%, and 6.6% with respect to RTL implementations. Integrated with architecture-level core and memory hierarchy simulators, Aladdin provides researchers an approach to model the power and performance of accelerators in an SoC environment.","language":"en","author":[{"family":"Brandon","given":"Yakun Sophia Shao"},{"family":"David","given":"Reagen Gu-Yeon Wei"}]}}],"schema":"https://github.com/citation-style-language/schema/raw/master/csl-citation.json"} </w:instrText>
      </w:r>
      <w:r w:rsidR="00D40388">
        <w:rPr>
          <w:rFonts w:ascii="Times New Roman" w:hAnsi="Times New Roman" w:cs="Times New Roman"/>
        </w:rPr>
        <w:fldChar w:fldCharType="separate"/>
      </w:r>
      <w:r w:rsidR="00D40388" w:rsidRPr="00D40388">
        <w:rPr>
          <w:rFonts w:ascii="Times New Roman" w:hAnsi="Times New Roman" w:cs="Times New Roman"/>
        </w:rPr>
        <w:t>[9]</w:t>
      </w:r>
      <w:r w:rsidR="00D40388">
        <w:rPr>
          <w:rFonts w:ascii="Times New Roman" w:hAnsi="Times New Roman" w:cs="Times New Roman"/>
        </w:rPr>
        <w:fldChar w:fldCharType="end"/>
      </w:r>
      <w:r w:rsidRPr="007D7E99">
        <w:rPr>
          <w:rFonts w:ascii="Times New Roman" w:hAnsi="Times New Roman" w:cs="Times New Roman"/>
        </w:rPr>
        <w:t>. However, Aladdin alone is limited to evaluation of scratchpad only accelerators. Gem5 is a cycle-level CPU simulator that also provides simulation of cache systems</w:t>
      </w:r>
      <w:r w:rsidR="00D40388">
        <w:rPr>
          <w:rFonts w:ascii="Times New Roman" w:hAnsi="Times New Roman" w:cs="Times New Roman"/>
        </w:rPr>
        <w:t xml:space="preserve"> </w:t>
      </w:r>
      <w:r w:rsidR="00D40388">
        <w:rPr>
          <w:rFonts w:ascii="Times New Roman" w:hAnsi="Times New Roman" w:cs="Times New Roman"/>
        </w:rPr>
        <w:fldChar w:fldCharType="begin"/>
      </w:r>
      <w:r w:rsidR="00D40388">
        <w:rPr>
          <w:rFonts w:ascii="Times New Roman" w:hAnsi="Times New Roman" w:cs="Times New Roman"/>
        </w:rPr>
        <w:instrText xml:space="preserve"> ADDIN ZOTERO_ITEM CSL_CITATION {"citationID":"geZCRu2j","properties":{"formattedCitation":"[10]","plainCitation":"[10]","noteIndex":0},"citationItems":[{"id":427,"uris":["http://zotero.org/users/local/9vcGprYi/items/36WSML7N"],"uri":["http://zotero.org/users/local/9vcGprYi/items/36WSML7N"],"itemData":{"id":427,"type":"article-journal","title":"The gem5 simulator","container-title":"ACM SIGARCH Computer Architecture News","page":"1–7","volume":"39","issue":"2","source":"Google Scholar","author":[{"family":"Binkert","given":"Nathan"},{"family":"Beckmann","given":"Bradford"},{"family":"Black","given":"Gabriel"},{"family":"Reinhardt","given":"Steven K."},{"family":"Saidi","given":"Ali"},{"family":"Basu","given":"Arkaprava"},{"family":"Hestness","given":"Joel"},{"family":"Hower","given":"Derek R."},{"family":"Krishna","given":"Tushar"},{"family":"Sardashti","given":"Somayeh"}],"issued":{"date-parts":[["2011"]]}}}],"schema":"https://github.com/citation-style-language/schema/raw/master/csl-citation.json"} </w:instrText>
      </w:r>
      <w:r w:rsidR="00D40388">
        <w:rPr>
          <w:rFonts w:ascii="Times New Roman" w:hAnsi="Times New Roman" w:cs="Times New Roman"/>
        </w:rPr>
        <w:fldChar w:fldCharType="separate"/>
      </w:r>
      <w:r w:rsidR="00D40388" w:rsidRPr="00D40388">
        <w:rPr>
          <w:rFonts w:ascii="Times New Roman" w:hAnsi="Times New Roman" w:cs="Times New Roman"/>
        </w:rPr>
        <w:t>[10]</w:t>
      </w:r>
      <w:r w:rsidR="00D40388">
        <w:rPr>
          <w:rFonts w:ascii="Times New Roman" w:hAnsi="Times New Roman" w:cs="Times New Roman"/>
        </w:rPr>
        <w:fldChar w:fldCharType="end"/>
      </w:r>
      <w:r w:rsidRPr="007D7E99">
        <w:rPr>
          <w:rFonts w:ascii="Times New Roman" w:hAnsi="Times New Roman" w:cs="Times New Roman"/>
        </w:rPr>
        <w:t xml:space="preserve">. The combination of both simulators allows evaluation </w:t>
      </w:r>
      <w:r w:rsidRPr="007D7E99">
        <w:rPr>
          <w:rFonts w:ascii="Times New Roman" w:hAnsi="Times New Roman" w:cs="Times New Roman"/>
        </w:rPr>
        <w:t>of cache connected accelerator designs (</w:t>
      </w:r>
      <w:r w:rsidR="00BB1A86" w:rsidRPr="007D7E99">
        <w:rPr>
          <w:rFonts w:ascii="Times New Roman" w:hAnsi="Times New Roman" w:cs="Times New Roman"/>
        </w:rPr>
        <w:fldChar w:fldCharType="begin"/>
      </w:r>
      <w:r w:rsidR="00BB1A86" w:rsidRPr="007D7E99">
        <w:rPr>
          <w:rFonts w:ascii="Times New Roman" w:hAnsi="Times New Roman" w:cs="Times New Roman"/>
        </w:rPr>
        <w:instrText xml:space="preserve"> REF _Ref513396486 \h  \* MERGEFORMAT </w:instrText>
      </w:r>
      <w:r w:rsidR="00BB1A86" w:rsidRPr="007D7E99">
        <w:rPr>
          <w:rFonts w:ascii="Times New Roman" w:hAnsi="Times New Roman" w:cs="Times New Roman"/>
        </w:rPr>
      </w:r>
      <w:r w:rsidR="00BB1A86" w:rsidRPr="007D7E99">
        <w:rPr>
          <w:rFonts w:ascii="Times New Roman" w:hAnsi="Times New Roman" w:cs="Times New Roman"/>
        </w:rPr>
        <w:fldChar w:fldCharType="separate"/>
      </w:r>
      <w:r w:rsidR="001A57E5" w:rsidRPr="001A57E5">
        <w:rPr>
          <w:rFonts w:ascii="Times New Roman" w:hAnsi="Times New Roman" w:cs="Times New Roman"/>
        </w:rPr>
        <w:t xml:space="preserve">Figure </w:t>
      </w:r>
      <w:r w:rsidR="001A57E5" w:rsidRPr="001A57E5">
        <w:rPr>
          <w:rFonts w:ascii="Times New Roman" w:hAnsi="Times New Roman" w:cs="Times New Roman"/>
          <w:noProof/>
        </w:rPr>
        <w:t>4</w:t>
      </w:r>
      <w:r w:rsidR="00BB1A86" w:rsidRPr="007D7E99">
        <w:rPr>
          <w:rFonts w:ascii="Times New Roman" w:hAnsi="Times New Roman" w:cs="Times New Roman"/>
        </w:rPr>
        <w:fldChar w:fldCharType="end"/>
      </w:r>
      <w:r w:rsidRPr="007D7E99">
        <w:rPr>
          <w:rFonts w:ascii="Times New Roman" w:hAnsi="Times New Roman" w:cs="Times New Roman"/>
        </w:rPr>
        <w:t>).</w:t>
      </w:r>
      <w:r w:rsidR="00AD631C" w:rsidRPr="007D7E99">
        <w:rPr>
          <w:rFonts w:ascii="Times New Roman" w:hAnsi="Times New Roman" w:cs="Times New Roman"/>
        </w:rPr>
        <w:t xml:space="preserve"> </w:t>
      </w:r>
    </w:p>
    <w:p w14:paraId="26FF5A30" w14:textId="73360443" w:rsidR="00AD631C" w:rsidRPr="00BC3AA6" w:rsidRDefault="00AD631C" w:rsidP="00AD631C">
      <w:pPr>
        <w:keepNext/>
      </w:pPr>
      <w:r w:rsidRPr="007D7E99">
        <w:rPr>
          <w:rFonts w:ascii="Times New Roman" w:hAnsi="Times New Roman" w:cs="Times New Roman"/>
          <w:noProof/>
        </w:rPr>
        <w:drawing>
          <wp:inline distT="0" distB="0" distL="0" distR="0" wp14:anchorId="1AFC6EF4" wp14:editId="38A995E2">
            <wp:extent cx="2743200" cy="18901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df79a8a-37ab-dba4-056c-8fb6cf3fb199" descr="https://lh6.googleusercontent.com/LU1zqcR4UWH5R0FPicCQ8uRNwDn8Y-KLuBo7FHCpcQywNRLsAVUk2CB-GN8zgDHUAPc-XDrnEfWerqilCCUPhDdvMD3Jz6Ot8hi-7nDkuqWK9p9II6NwoYmY4RJa5dSPC0Ipz3XIY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743200" cy="1890190"/>
                    </a:xfrm>
                    <a:prstGeom prst="rect">
                      <a:avLst/>
                    </a:prstGeom>
                    <a:noFill/>
                    <a:ln>
                      <a:noFill/>
                    </a:ln>
                  </pic:spPr>
                </pic:pic>
              </a:graphicData>
            </a:graphic>
          </wp:inline>
        </w:drawing>
      </w:r>
    </w:p>
    <w:p w14:paraId="0B6A8212" w14:textId="12254B33" w:rsidR="00B658C9" w:rsidRPr="007D7E99" w:rsidRDefault="00AD631C" w:rsidP="009E3EE5">
      <w:pPr>
        <w:pStyle w:val="Caption"/>
      </w:pPr>
      <w:bookmarkStart w:id="15" w:name="_Ref513396486"/>
      <w:r w:rsidRPr="007D7E99">
        <w:rPr>
          <w:lang w:val="en-US"/>
        </w:rPr>
        <w:t xml:space="preserve">Figure </w:t>
      </w:r>
      <w:r w:rsidRPr="007D7E99">
        <w:fldChar w:fldCharType="begin"/>
      </w:r>
      <w:r w:rsidRPr="007D7E99">
        <w:rPr>
          <w:lang w:val="en-US"/>
        </w:rPr>
        <w:instrText xml:space="preserve"> SEQ Figure \* ARABIC </w:instrText>
      </w:r>
      <w:r w:rsidRPr="007D7E99">
        <w:fldChar w:fldCharType="separate"/>
      </w:r>
      <w:r w:rsidR="001A57E5">
        <w:rPr>
          <w:noProof/>
          <w:lang w:val="en-US"/>
        </w:rPr>
        <w:t>4</w:t>
      </w:r>
      <w:r w:rsidRPr="007D7E99">
        <w:fldChar w:fldCharType="end"/>
      </w:r>
      <w:bookmarkEnd w:id="15"/>
      <w:r w:rsidRPr="007D7E99">
        <w:rPr>
          <w:lang w:val="en-US"/>
        </w:rPr>
        <w:t xml:space="preserve">: The Gem5-Aladdin Simulator supports Scratchpad and Cache Connected Accelerators. </w:t>
      </w:r>
      <w:r w:rsidRPr="0025420B">
        <w:rPr>
          <w:lang w:val="en-US"/>
        </w:rPr>
        <w:t xml:space="preserve">Credit to Shao et al. </w:t>
      </w:r>
      <w:r w:rsidR="00D40388">
        <w:fldChar w:fldCharType="begin"/>
      </w:r>
      <w:r w:rsidR="00D40388">
        <w:instrText xml:space="preserve"> ADDIN ZOTERO_ITEM CSL_CITATION {"citationID":"YSnczQtd","properties":{"formattedCitation":"[8]","plainCitation":"[8]","noteIndex":0},"citationItems":[{"id":820,"uris":["http://zotero.org/users/local/9vcGprYi/items/GQY2RUZL"],"uri":["http://zotero.org/users/local/9vcGprYi/items/GQY2RUZL"],"itemData":{"id":820,"type":"paper-conference","title":"Co-designing accelerators and SoC interfaces using gem5-Aladdin","container-title":"2016 49th Annual IEEE/ACM International Symposium on Microarchitecture (MICRO)","page":"1-12","source":"IEEE Xplore","event":"2016 49th Annual IEEE/ACM International Symposium on Microarchitecture (MICRO)","abstract":"Increasing demand for power-efficient, high-performance computing has spurred a growing number and diversity of hardware accelerators in mobile and server Systems on Chip (SoCs). This paper makes the case that the co-design of the accelerator microarchitecture with the system in which it belongs is critical to balanced, efficient accelerator microarchitectures. We find that data movement and coherence management for accelerators are significant yet often unaccounted components of total accelerator runtime, resulting in misleading performance predictions and inefficient accelerator designs. To explore the design space of accelerator-system co-design, we develop gem5-Aladdin, an SoC simulator that captures dynamic interactions between accelerators and the SoC platform, and validate it to within 6% against real hardware. Our co-design studies show that the optimal energy-delay-product (EDP) of an accelerator microarchitecture can improve by up to 7.4× when system-level effects are considered compared to optimizing accelerators in isolation.","DOI":"10.1109/MICRO.2016.7783751","author":[{"family":"Shao","given":"Y. S."},{"family":"Xi","given":"S. L."},{"family":"Srinivasan","given":"V."},{"family":"Wei","given":"G. Y."},{"family":"Brooks","given":"D."}],"issued":{"date-parts":[["2016",10]]}}}],"schema":"https://github.com/citation-style-language/schema/raw/master/csl-citation.json"} </w:instrText>
      </w:r>
      <w:r w:rsidR="00D40388">
        <w:fldChar w:fldCharType="separate"/>
      </w:r>
      <w:r w:rsidR="00D40388" w:rsidRPr="00D40388">
        <w:t>[8]</w:t>
      </w:r>
      <w:r w:rsidR="00D40388">
        <w:fldChar w:fldCharType="end"/>
      </w:r>
    </w:p>
    <w:p w14:paraId="100C9EBF" w14:textId="359A5BFC" w:rsidR="00B658C9" w:rsidRPr="007D7E99" w:rsidRDefault="00DC21E3" w:rsidP="00417348">
      <w:pPr>
        <w:pStyle w:val="Heading2"/>
        <w:numPr>
          <w:ilvl w:val="0"/>
          <w:numId w:val="3"/>
        </w:numPr>
        <w:rPr>
          <w:rFonts w:ascii="Times New Roman" w:hAnsi="Times New Roman" w:cs="Times New Roman"/>
          <w:i/>
          <w:sz w:val="20"/>
          <w:szCs w:val="20"/>
        </w:rPr>
      </w:pPr>
      <w:bookmarkStart w:id="16" w:name="_8hawzyi3ippn" w:colFirst="0" w:colLast="0"/>
      <w:bookmarkStart w:id="17" w:name="_Ref513397335"/>
      <w:bookmarkEnd w:id="16"/>
      <w:r w:rsidRPr="007D7E99">
        <w:rPr>
          <w:rFonts w:ascii="Times New Roman" w:hAnsi="Times New Roman" w:cs="Times New Roman"/>
          <w:i/>
          <w:sz w:val="20"/>
          <w:szCs w:val="20"/>
        </w:rPr>
        <w:t>Design Space Exploration</w:t>
      </w:r>
      <w:bookmarkEnd w:id="17"/>
    </w:p>
    <w:p w14:paraId="4F32AD53" w14:textId="77777777" w:rsidR="00B658C9" w:rsidRPr="007D7E99" w:rsidRDefault="00DC21E3">
      <w:pPr>
        <w:rPr>
          <w:rFonts w:ascii="Times New Roman" w:hAnsi="Times New Roman" w:cs="Times New Roman"/>
        </w:rPr>
      </w:pPr>
      <w:r w:rsidRPr="007D7E99">
        <w:rPr>
          <w:rFonts w:ascii="Times New Roman" w:hAnsi="Times New Roman" w:cs="Times New Roman"/>
        </w:rPr>
        <w:t>We evaluate minimization of three objectives for each MIP design. These objectives and their units are as follows:</w:t>
      </w:r>
    </w:p>
    <w:p w14:paraId="66301BDF" w14:textId="77777777" w:rsidR="00B658C9" w:rsidRPr="007D7E99" w:rsidRDefault="00DC21E3">
      <w:pPr>
        <w:numPr>
          <w:ilvl w:val="0"/>
          <w:numId w:val="1"/>
        </w:numPr>
        <w:ind w:left="540"/>
        <w:contextualSpacing/>
        <w:rPr>
          <w:rFonts w:ascii="Times New Roman" w:hAnsi="Times New Roman" w:cs="Times New Roman"/>
        </w:rPr>
      </w:pPr>
      <w:r w:rsidRPr="007D7E99">
        <w:rPr>
          <w:rFonts w:ascii="Times New Roman" w:hAnsi="Times New Roman" w:cs="Times New Roman"/>
        </w:rPr>
        <w:t>Runtime (seconds)</w:t>
      </w:r>
    </w:p>
    <w:p w14:paraId="5EAA283B" w14:textId="77777777" w:rsidR="00B658C9" w:rsidRPr="007D7E99" w:rsidRDefault="00DC21E3">
      <w:pPr>
        <w:numPr>
          <w:ilvl w:val="0"/>
          <w:numId w:val="1"/>
        </w:numPr>
        <w:ind w:left="540"/>
        <w:contextualSpacing/>
        <w:rPr>
          <w:rFonts w:ascii="Times New Roman" w:hAnsi="Times New Roman" w:cs="Times New Roman"/>
        </w:rPr>
      </w:pPr>
      <w:r w:rsidRPr="007D7E99">
        <w:rPr>
          <w:rFonts w:ascii="Times New Roman" w:hAnsi="Times New Roman" w:cs="Times New Roman"/>
        </w:rPr>
        <w:t>Average power (mW)</w:t>
      </w:r>
    </w:p>
    <w:p w14:paraId="40D640B1" w14:textId="77777777" w:rsidR="00B658C9" w:rsidRPr="007D7E99" w:rsidRDefault="00DC21E3">
      <w:pPr>
        <w:numPr>
          <w:ilvl w:val="0"/>
          <w:numId w:val="1"/>
        </w:numPr>
        <w:ind w:left="540"/>
        <w:contextualSpacing/>
        <w:rPr>
          <w:rFonts w:ascii="Times New Roman" w:hAnsi="Times New Roman" w:cs="Times New Roman"/>
        </w:rPr>
      </w:pPr>
      <w:r w:rsidRPr="007D7E99">
        <w:rPr>
          <w:rFonts w:ascii="Times New Roman" w:hAnsi="Times New Roman" w:cs="Times New Roman"/>
        </w:rPr>
        <w:t>Total area (mm</w:t>
      </w:r>
      <w:r w:rsidRPr="007D7E99">
        <w:rPr>
          <w:rFonts w:ascii="Times New Roman" w:hAnsi="Times New Roman" w:cs="Times New Roman"/>
          <w:vertAlign w:val="superscript"/>
        </w:rPr>
        <w:t>2</w:t>
      </w:r>
      <w:r w:rsidRPr="007D7E99">
        <w:rPr>
          <w:rFonts w:ascii="Times New Roman" w:hAnsi="Times New Roman" w:cs="Times New Roman"/>
        </w:rPr>
        <w:t>)</w:t>
      </w:r>
    </w:p>
    <w:p w14:paraId="767C974C" w14:textId="22597130" w:rsidR="00B658C9" w:rsidRPr="007D7E99" w:rsidRDefault="00DC21E3">
      <w:pPr>
        <w:rPr>
          <w:rFonts w:ascii="Times New Roman" w:hAnsi="Times New Roman" w:cs="Times New Roman"/>
        </w:rPr>
      </w:pPr>
      <w:r w:rsidRPr="007D7E99">
        <w:rPr>
          <w:rFonts w:ascii="Times New Roman" w:hAnsi="Times New Roman" w:cs="Times New Roman"/>
        </w:rPr>
        <w:t xml:space="preserve">Average power and total area each include the contributions of memory (MEM) and functional unit (FU) components. In specific parameter sweeps, we did examine individual contributions of dynamic and static power for MEM and FU as well as MEM and FU area; our Pareto-optimal designs are still evaluated on the three metrics listed above. Pareto-optimal designs are then ranked by their Energy Delay Product (EDP). In most cases Area and Power are highly correlated; </w:t>
      </w:r>
      <w:r w:rsidR="00FB76AC" w:rsidRPr="007D7E99">
        <w:rPr>
          <w:rFonts w:ascii="Times New Roman" w:hAnsi="Times New Roman" w:cs="Times New Roman"/>
        </w:rPr>
        <w:t>thus,</w:t>
      </w:r>
      <w:r w:rsidRPr="007D7E99">
        <w:rPr>
          <w:rFonts w:ascii="Times New Roman" w:hAnsi="Times New Roman" w:cs="Times New Roman"/>
        </w:rPr>
        <w:t xml:space="preserve"> we believe EDP is a sufficient summary figure with which to rank jointly optimal designs.</w:t>
      </w:r>
    </w:p>
    <w:p w14:paraId="24C52603" w14:textId="77777777" w:rsidR="00B658C9" w:rsidRPr="007D7E99" w:rsidRDefault="00B658C9">
      <w:pPr>
        <w:rPr>
          <w:rFonts w:ascii="Times New Roman" w:hAnsi="Times New Roman" w:cs="Times New Roman"/>
        </w:rPr>
      </w:pPr>
    </w:p>
    <w:p w14:paraId="3A500E0B" w14:textId="04063EDF" w:rsidR="00B658C9" w:rsidRPr="007D7E99" w:rsidRDefault="00DC21E3">
      <w:pPr>
        <w:rPr>
          <w:rFonts w:ascii="Times New Roman" w:hAnsi="Times New Roman" w:cs="Times New Roman"/>
        </w:rPr>
      </w:pPr>
      <w:r w:rsidRPr="007D7E99">
        <w:rPr>
          <w:rFonts w:ascii="Times New Roman" w:hAnsi="Times New Roman" w:cs="Times New Roman"/>
        </w:rPr>
        <w:t xml:space="preserve">In both scratchpad and cache designs, we pursue a high level of parallelism from the Gaussian-Jordan algorithm by unrolling several key loops. The two for loops, in lines 16 and 19 in </w:t>
      </w:r>
      <w:r w:rsidR="001F0F05" w:rsidRPr="007D7E99">
        <w:rPr>
          <w:rFonts w:ascii="Times New Roman" w:hAnsi="Times New Roman" w:cs="Times New Roman"/>
        </w:rPr>
        <w:t>Figure 3</w:t>
      </w:r>
      <w:r w:rsidRPr="007D7E99">
        <w:rPr>
          <w:rFonts w:ascii="Times New Roman" w:hAnsi="Times New Roman" w:cs="Times New Roman"/>
        </w:rPr>
        <w:t xml:space="preserve">, known as </w:t>
      </w:r>
      <w:r w:rsidRPr="007D7E99">
        <w:rPr>
          <w:rStyle w:val="CodeChar"/>
          <w:rFonts w:ascii="Times New Roman" w:hAnsi="Times New Roman" w:cs="Times New Roman"/>
        </w:rPr>
        <w:t>sub_rows</w:t>
      </w:r>
      <w:r w:rsidRPr="007D7E99">
        <w:rPr>
          <w:rFonts w:ascii="Times New Roman" w:hAnsi="Times New Roman" w:cs="Times New Roman"/>
          <w:sz w:val="24"/>
        </w:rPr>
        <w:t xml:space="preserve"> </w:t>
      </w:r>
      <w:r w:rsidRPr="007D7E99">
        <w:rPr>
          <w:rFonts w:ascii="Times New Roman" w:hAnsi="Times New Roman" w:cs="Times New Roman"/>
        </w:rPr>
        <w:t xml:space="preserve">and </w:t>
      </w:r>
      <w:r w:rsidRPr="007D7E99">
        <w:rPr>
          <w:rStyle w:val="CodeChar"/>
          <w:rFonts w:ascii="Times New Roman" w:hAnsi="Times New Roman" w:cs="Times New Roman"/>
        </w:rPr>
        <w:t>sub_cols</w:t>
      </w:r>
      <w:r w:rsidRPr="007D7E99">
        <w:rPr>
          <w:rFonts w:ascii="Times New Roman" w:hAnsi="Times New Roman" w:cs="Times New Roman"/>
        </w:rPr>
        <w:t xml:space="preserve"> respectively, are points that our accelerator can exploit parallelism. </w:t>
      </w:r>
      <w:r w:rsidRPr="007D7E99">
        <w:rPr>
          <w:rStyle w:val="CodeChar"/>
          <w:rFonts w:ascii="Times New Roman" w:hAnsi="Times New Roman" w:cs="Times New Roman"/>
        </w:rPr>
        <w:t>Sub_row</w:t>
      </w:r>
      <w:r w:rsidRPr="007D7E99">
        <w:rPr>
          <w:rFonts w:ascii="Times New Roman" w:hAnsi="Times New Roman" w:cs="Times New Roman"/>
        </w:rPr>
        <w:t xml:space="preserve"> is responsible for iterating through all non-leading rows </w:t>
      </w:r>
      <w:r w:rsidR="00BF3771" w:rsidRPr="007D7E99">
        <w:rPr>
          <w:rFonts w:ascii="Times New Roman" w:hAnsi="Times New Roman" w:cs="Times New Roman"/>
        </w:rPr>
        <w:t>to</w:t>
      </w:r>
      <w:r w:rsidRPr="007D7E99">
        <w:rPr>
          <w:rFonts w:ascii="Times New Roman" w:hAnsi="Times New Roman" w:cs="Times New Roman"/>
        </w:rPr>
        <w:t xml:space="preserve"> subtract from the leading row. Within that loop, </w:t>
      </w:r>
      <w:r w:rsidRPr="007D7E99">
        <w:rPr>
          <w:rStyle w:val="CodeChar"/>
          <w:rFonts w:ascii="Times New Roman" w:hAnsi="Times New Roman" w:cs="Times New Roman"/>
        </w:rPr>
        <w:t>sub_cols</w:t>
      </w:r>
      <w:r w:rsidRPr="007D7E99">
        <w:rPr>
          <w:rFonts w:ascii="Times New Roman" w:hAnsi="Times New Roman" w:cs="Times New Roman"/>
        </w:rPr>
        <w:t xml:space="preserve"> iterates through each column and accesses each value in the matrix to subtract individually. Both loops can be unrolled into several parallel units using the </w:t>
      </w:r>
      <w:r w:rsidR="00BF3771" w:rsidRPr="007D7E99">
        <w:rPr>
          <w:rFonts w:ascii="Times New Roman" w:hAnsi="Times New Roman" w:cs="Times New Roman"/>
        </w:rPr>
        <w:t>Gem</w:t>
      </w:r>
      <w:r w:rsidRPr="007D7E99">
        <w:rPr>
          <w:rFonts w:ascii="Times New Roman" w:hAnsi="Times New Roman" w:cs="Times New Roman"/>
        </w:rPr>
        <w:t>5</w:t>
      </w:r>
      <w:r w:rsidR="00BF3771" w:rsidRPr="007D7E99">
        <w:rPr>
          <w:rFonts w:ascii="Times New Roman" w:hAnsi="Times New Roman" w:cs="Times New Roman"/>
        </w:rPr>
        <w:t>-A</w:t>
      </w:r>
      <w:r w:rsidRPr="007D7E99">
        <w:rPr>
          <w:rFonts w:ascii="Times New Roman" w:hAnsi="Times New Roman" w:cs="Times New Roman"/>
        </w:rPr>
        <w:t xml:space="preserve">laddin simulator. To optimize for the best design, it is crucial to find the number of </w:t>
      </w:r>
      <w:r w:rsidRPr="007D7E99">
        <w:rPr>
          <w:rFonts w:ascii="Times New Roman" w:hAnsi="Times New Roman" w:cs="Times New Roman"/>
        </w:rPr>
        <w:lastRenderedPageBreak/>
        <w:t>parallel units for each loop that will meet our objectives. The amount of functional unit parallelism must also be well-matched by the memory system parameters lest over-provisioned compute resources be limited by a deficient memory system.</w:t>
      </w:r>
    </w:p>
    <w:p w14:paraId="2C378461" w14:textId="77777777" w:rsidR="00B658C9" w:rsidRPr="007D7E99" w:rsidRDefault="00B658C9">
      <w:pPr>
        <w:rPr>
          <w:rFonts w:ascii="Times New Roman" w:hAnsi="Times New Roman" w:cs="Times New Roman"/>
        </w:rPr>
      </w:pPr>
    </w:p>
    <w:p w14:paraId="68DE428B" w14:textId="4C2EE483" w:rsidR="00B658C9" w:rsidRPr="007D7E99" w:rsidRDefault="00DC21E3">
      <w:pPr>
        <w:rPr>
          <w:rFonts w:ascii="Times New Roman" w:hAnsi="Times New Roman" w:cs="Times New Roman"/>
        </w:rPr>
      </w:pPr>
      <w:r w:rsidRPr="007D7E99">
        <w:rPr>
          <w:rFonts w:ascii="Times New Roman" w:hAnsi="Times New Roman" w:cs="Times New Roman"/>
        </w:rPr>
        <w:t xml:space="preserve">Our initial parameter sweeps tested several matrix sizes (labeled MAT_SIZE in </w:t>
      </w:r>
      <w:r w:rsidR="001F0F05" w:rsidRPr="007D7E99">
        <w:rPr>
          <w:rFonts w:ascii="Times New Roman" w:hAnsi="Times New Roman" w:cs="Times New Roman"/>
        </w:rPr>
        <w:t>line</w:t>
      </w:r>
      <w:r w:rsidR="00272461" w:rsidRPr="007D7E99">
        <w:rPr>
          <w:rFonts w:ascii="Times New Roman" w:hAnsi="Times New Roman" w:cs="Times New Roman"/>
        </w:rPr>
        <w:t xml:space="preserve"> </w:t>
      </w:r>
      <w:r w:rsidR="001F0F05" w:rsidRPr="007D7E99">
        <w:rPr>
          <w:rFonts w:ascii="Times New Roman" w:hAnsi="Times New Roman" w:cs="Times New Roman"/>
        </w:rPr>
        <w:t xml:space="preserve">7 of Figure 3) </w:t>
      </w:r>
      <w:r w:rsidRPr="007D7E99">
        <w:rPr>
          <w:rFonts w:ascii="Times New Roman" w:hAnsi="Times New Roman" w:cs="Times New Roman"/>
        </w:rPr>
        <w:t>16, 32, and 64. The maximum matrix size of 64x64 entries, (MAT_SIZE = 64), was selected due to technical limitations; larger simulated scratchpads encountered main memory (RAM) limitations on our evaluation hardware and failed to run. This is the largest matrix size the accelerator can solve without using a decomposition technique such as the Strassen method. Most parameter sweeps used a fixed accelerator cycle time of 5 ns. We show cycle-time scaling of our three objectives for one pareto optimal design in our results.</w:t>
      </w:r>
    </w:p>
    <w:p w14:paraId="31ABCF60" w14:textId="77777777" w:rsidR="00B658C9" w:rsidRPr="007D7E99" w:rsidRDefault="00B658C9">
      <w:pPr>
        <w:rPr>
          <w:rFonts w:ascii="Times New Roman" w:hAnsi="Times New Roman" w:cs="Times New Roman"/>
        </w:rPr>
      </w:pPr>
    </w:p>
    <w:p w14:paraId="242AA084" w14:textId="77777777" w:rsidR="008016AB" w:rsidRPr="007D7E99" w:rsidRDefault="00DC21E3">
      <w:pPr>
        <w:rPr>
          <w:rFonts w:ascii="Times New Roman" w:hAnsi="Times New Roman" w:cs="Times New Roman"/>
        </w:rPr>
      </w:pPr>
      <w:r w:rsidRPr="007D7E99">
        <w:rPr>
          <w:rFonts w:ascii="Times New Roman" w:hAnsi="Times New Roman" w:cs="Times New Roman"/>
        </w:rPr>
        <w:t xml:space="preserve">Following work by </w:t>
      </w:r>
      <w:r w:rsidR="004E6B8B" w:rsidRPr="007D7E99">
        <w:rPr>
          <w:rFonts w:ascii="Times New Roman" w:hAnsi="Times New Roman" w:cs="Times New Roman"/>
        </w:rPr>
        <w:t>Shao et al.</w:t>
      </w:r>
      <w:r w:rsidRPr="007D7E99">
        <w:rPr>
          <w:rFonts w:ascii="Times New Roman" w:hAnsi="Times New Roman" w:cs="Times New Roman"/>
        </w:rPr>
        <w:t xml:space="preserve">, we consider several cache and scratchpad parameters. For cache-based designs we vary the overall cache size, cache associativity, cache line size, and number of read-write ports on the cache, termed cache bandwidth in the simulator parameter list. Sweeps for scratchpad designs varied the partition scheme, DMA chunk size, and number of scratchpad ports. </w:t>
      </w:r>
    </w:p>
    <w:p w14:paraId="07532AA9" w14:textId="77777777" w:rsidR="008016AB" w:rsidRPr="007D7E99" w:rsidRDefault="008016AB">
      <w:pPr>
        <w:rPr>
          <w:rFonts w:ascii="Times New Roman" w:hAnsi="Times New Roman" w:cs="Times New Roman"/>
        </w:rPr>
      </w:pPr>
    </w:p>
    <w:p w14:paraId="273F5989" w14:textId="5CC0A3E4" w:rsidR="00B658C9" w:rsidRPr="007D7E99" w:rsidRDefault="00DC21E3" w:rsidP="00632542">
      <w:pPr>
        <w:pStyle w:val="NoSpacing"/>
      </w:pPr>
      <w:r w:rsidRPr="007D7E99">
        <w:t>The partition scheme for a scratchpad refers to the type of memory layout and the amount of partitioning that is performed according to this layout.</w:t>
      </w:r>
      <w:r w:rsidR="00D22116" w:rsidRPr="007D7E99">
        <w:t xml:space="preserve"> </w:t>
      </w:r>
      <w:r w:rsidR="00D22116" w:rsidRPr="007D7E99">
        <w:fldChar w:fldCharType="begin"/>
      </w:r>
      <w:r w:rsidR="00D22116" w:rsidRPr="007D7E99">
        <w:instrText xml:space="preserve"> REF _Ref513395885 \h  \* MERGEFORMAT </w:instrText>
      </w:r>
      <w:r w:rsidR="00D22116" w:rsidRPr="007D7E99">
        <w:fldChar w:fldCharType="separate"/>
      </w:r>
      <w:r w:rsidR="001A57E5" w:rsidRPr="007D7E99">
        <w:t xml:space="preserve">Figure </w:t>
      </w:r>
      <w:r w:rsidR="001A57E5">
        <w:rPr>
          <w:noProof/>
        </w:rPr>
        <w:t>2</w:t>
      </w:r>
      <w:r w:rsidR="00D22116" w:rsidRPr="007D7E99">
        <w:fldChar w:fldCharType="end"/>
      </w:r>
      <w:r w:rsidR="00D22116" w:rsidRPr="007D7E99">
        <w:t xml:space="preserve"> reproduced from Xilinx documentation </w:t>
      </w:r>
      <w:r w:rsidRPr="007D7E99">
        <w:t xml:space="preserve">shows how memory in a flat and contiguous memory layout is rearranged for </w:t>
      </w:r>
      <w:r w:rsidRPr="007D7E99">
        <w:rPr>
          <w:i/>
        </w:rPr>
        <w:t xml:space="preserve">block </w:t>
      </w:r>
      <w:r w:rsidRPr="007D7E99">
        <w:t xml:space="preserve">and </w:t>
      </w:r>
      <w:r w:rsidRPr="007D7E99">
        <w:rPr>
          <w:i/>
        </w:rPr>
        <w:t xml:space="preserve">cyclic </w:t>
      </w:r>
      <w:r w:rsidRPr="007D7E99">
        <w:t xml:space="preserve">partition schemes, both with factors equal to two. At a factor equal to the total size of the original array and for both memory layouts, each entry </w:t>
      </w:r>
      <w:r w:rsidR="001A57E5" w:rsidRPr="007D7E99">
        <w:t>can</w:t>
      </w:r>
      <w:r w:rsidRPr="007D7E99">
        <w:t xml:space="preserve"> be accessed independently </w:t>
      </w:r>
      <w:r w:rsidR="001A57E5" w:rsidRPr="007D7E99">
        <w:t>by</w:t>
      </w:r>
      <w:r w:rsidRPr="007D7E99">
        <w:t xml:space="preserve"> having its own partition. This is </w:t>
      </w:r>
      <w:r w:rsidRPr="007D7E99">
        <w:rPr>
          <w:i/>
        </w:rPr>
        <w:t xml:space="preserve">complete </w:t>
      </w:r>
      <w:r w:rsidRPr="007D7E99">
        <w:t>partitioning, which was not considered in our parameter sweeps due for expectation of excessively high area and energy costs and a necessity to limit the range of each design parameter and avoid combinatorial design space blow-up.</w:t>
      </w:r>
    </w:p>
    <w:p w14:paraId="5314FFAD" w14:textId="77777777" w:rsidR="00A55B74" w:rsidRPr="007D7E99" w:rsidRDefault="00DC21E3" w:rsidP="00A55B74">
      <w:pPr>
        <w:keepNext/>
        <w:rPr>
          <w:rFonts w:ascii="Times New Roman" w:hAnsi="Times New Roman" w:cs="Times New Roman"/>
        </w:rPr>
      </w:pPr>
      <w:r w:rsidRPr="007D7E99">
        <w:rPr>
          <w:rFonts w:ascii="Times New Roman" w:hAnsi="Times New Roman" w:cs="Times New Roman"/>
          <w:noProof/>
        </w:rPr>
        <w:drawing>
          <wp:inline distT="19050" distB="19050" distL="19050" distR="19050" wp14:anchorId="29DE2D7C" wp14:editId="47B6382C">
            <wp:extent cx="2743200" cy="1435100"/>
            <wp:effectExtent l="0" t="0" r="0" b="0"/>
            <wp:docPr id="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5"/>
                    <a:srcRect/>
                    <a:stretch>
                      <a:fillRect/>
                    </a:stretch>
                  </pic:blipFill>
                  <pic:spPr>
                    <a:xfrm>
                      <a:off x="0" y="0"/>
                      <a:ext cx="2743200" cy="1435100"/>
                    </a:xfrm>
                    <a:prstGeom prst="rect">
                      <a:avLst/>
                    </a:prstGeom>
                    <a:ln/>
                  </pic:spPr>
                </pic:pic>
              </a:graphicData>
            </a:graphic>
          </wp:inline>
        </w:drawing>
      </w:r>
    </w:p>
    <w:p w14:paraId="673BEEEB" w14:textId="0D0AE9ED" w:rsidR="00B658C9" w:rsidRPr="007D7E99" w:rsidRDefault="00A55B74" w:rsidP="00F91020">
      <w:pPr>
        <w:pStyle w:val="Caption"/>
        <w:rPr>
          <w:i/>
          <w:lang w:val="en-US"/>
        </w:rPr>
      </w:pPr>
      <w:r w:rsidRPr="007D7E99">
        <w:rPr>
          <w:lang w:val="en-US"/>
        </w:rPr>
        <w:t xml:space="preserve">Figure </w:t>
      </w:r>
      <w:r w:rsidRPr="007D7E99">
        <w:rPr>
          <w:i/>
        </w:rPr>
        <w:fldChar w:fldCharType="begin"/>
      </w:r>
      <w:r w:rsidRPr="007D7E99">
        <w:rPr>
          <w:lang w:val="en-US"/>
        </w:rPr>
        <w:instrText xml:space="preserve"> SEQ Figure \* ARABIC </w:instrText>
      </w:r>
      <w:r w:rsidRPr="007D7E99">
        <w:rPr>
          <w:i/>
        </w:rPr>
        <w:fldChar w:fldCharType="separate"/>
      </w:r>
      <w:r w:rsidR="001A57E5">
        <w:rPr>
          <w:noProof/>
          <w:lang w:val="en-US"/>
        </w:rPr>
        <w:t>5</w:t>
      </w:r>
      <w:r w:rsidRPr="007D7E99">
        <w:rPr>
          <w:i/>
        </w:rPr>
        <w:fldChar w:fldCharType="end"/>
      </w:r>
      <w:r w:rsidRPr="007D7E99">
        <w:rPr>
          <w:lang w:val="en-US"/>
        </w:rPr>
        <w:t xml:space="preserve"> Block Level versus Cyclic Scratchpad Partitioning</w:t>
      </w:r>
      <w:r w:rsidR="00F91020" w:rsidRPr="007D7E99">
        <w:rPr>
          <w:lang w:val="en-US"/>
        </w:rPr>
        <w:t xml:space="preserve"> </w:t>
      </w:r>
      <w:r w:rsidR="00A07D7D">
        <w:rPr>
          <w:lang w:val="en-US"/>
        </w:rPr>
        <w:fldChar w:fldCharType="begin"/>
      </w:r>
      <w:r w:rsidR="00A07D7D">
        <w:rPr>
          <w:lang w:val="en-US"/>
        </w:rPr>
        <w:instrText xml:space="preserve"> ADDIN ZOTERO_ITEM CSL_CITATION {"citationID":"1VW8hYLT","properties":{"formattedCitation":"[11]","plainCitation":"[11]","noteIndex":0},"citationItems":[{"id":852,"uris":["http://zotero.org/users/local/9vcGprYi/items/AA4XMA5M"],"uri":["http://zotero.org/users/local/9vcGprYi/items/AA4XMA5M"],"itemData":{"id":852,"type":"webpage","title":"Increasing Local Memory Bandwidth","genre":"concept","abstract":"This section shows several ways provided by Vivado HLS to increase local memory bandwidth, which can be used together with loop pipelining and loop unrolling to improve system performance. Arrays are ...","URL":"https://www.xilinx.com/html_docs/xilinx2018_1/sdsoc_doc/aio1517252127912.html","language":"en-us","accessed":{"date-parts":[["2018",5,6]]}}}],"schema":"https://github.com/citation-style-language/schema/raw/master/csl-citation.json"} </w:instrText>
      </w:r>
      <w:r w:rsidR="00A07D7D">
        <w:rPr>
          <w:lang w:val="en-US"/>
        </w:rPr>
        <w:fldChar w:fldCharType="separate"/>
      </w:r>
      <w:r w:rsidR="00A07D7D" w:rsidRPr="00A07D7D">
        <w:rPr>
          <w:lang w:val="en-US"/>
        </w:rPr>
        <w:t>[11]</w:t>
      </w:r>
      <w:r w:rsidR="00A07D7D">
        <w:rPr>
          <w:lang w:val="en-US"/>
        </w:rPr>
        <w:fldChar w:fldCharType="end"/>
      </w:r>
    </w:p>
    <w:p w14:paraId="01781EE2" w14:textId="779E91D4" w:rsidR="00B658C9" w:rsidRPr="007D7E99" w:rsidRDefault="00D037F4" w:rsidP="00D037F4">
      <w:pPr>
        <w:pStyle w:val="Heading1"/>
        <w:numPr>
          <w:ilvl w:val="0"/>
          <w:numId w:val="2"/>
        </w:numPr>
        <w:rPr>
          <w:rFonts w:ascii="Times New Roman" w:hAnsi="Times New Roman" w:cs="Times New Roman"/>
          <w:sz w:val="22"/>
          <w:szCs w:val="22"/>
        </w:rPr>
      </w:pPr>
      <w:bookmarkStart w:id="18" w:name="_5307zbshms90" w:colFirst="0" w:colLast="0"/>
      <w:bookmarkEnd w:id="18"/>
      <w:r w:rsidRPr="007D7E99">
        <w:rPr>
          <w:rFonts w:ascii="Times New Roman" w:hAnsi="Times New Roman" w:cs="Times New Roman"/>
          <w:sz w:val="22"/>
          <w:szCs w:val="22"/>
        </w:rPr>
        <w:t xml:space="preserve">RESULTS </w:t>
      </w:r>
    </w:p>
    <w:p w14:paraId="7845691D" w14:textId="4B99F8A1" w:rsidR="00B658C9" w:rsidRPr="007D7E99" w:rsidRDefault="00DC21E3">
      <w:pPr>
        <w:rPr>
          <w:rFonts w:ascii="Times New Roman" w:hAnsi="Times New Roman" w:cs="Times New Roman"/>
        </w:rPr>
      </w:pPr>
      <w:r w:rsidRPr="007D7E99">
        <w:rPr>
          <w:rFonts w:ascii="Times New Roman" w:hAnsi="Times New Roman" w:cs="Times New Roman"/>
        </w:rPr>
        <w:t xml:space="preserve">Initial design sweeps evaluated all applicable parameters for a given cache or scratchpad MIP, as described in </w:t>
      </w:r>
      <w:r w:rsidR="0027285F" w:rsidRPr="007D7E99">
        <w:rPr>
          <w:rFonts w:ascii="Times New Roman" w:hAnsi="Times New Roman" w:cs="Times New Roman"/>
        </w:rPr>
        <w:t xml:space="preserve">Section </w:t>
      </w:r>
      <w:r w:rsidR="0027285F" w:rsidRPr="007D7E99">
        <w:rPr>
          <w:rFonts w:ascii="Times New Roman" w:hAnsi="Times New Roman" w:cs="Times New Roman"/>
        </w:rPr>
        <w:fldChar w:fldCharType="begin"/>
      </w:r>
      <w:r w:rsidR="0027285F" w:rsidRPr="007D7E99">
        <w:rPr>
          <w:rFonts w:ascii="Times New Roman" w:hAnsi="Times New Roman" w:cs="Times New Roman"/>
        </w:rPr>
        <w:instrText xml:space="preserve"> REF _Ref513397332 \r \h </w:instrText>
      </w:r>
      <w:r w:rsidR="007D7E99">
        <w:rPr>
          <w:rFonts w:ascii="Times New Roman" w:hAnsi="Times New Roman" w:cs="Times New Roman"/>
        </w:rPr>
        <w:instrText xml:space="preserve"> \* MERGEFORMAT </w:instrText>
      </w:r>
      <w:r w:rsidR="0027285F" w:rsidRPr="007D7E99">
        <w:rPr>
          <w:rFonts w:ascii="Times New Roman" w:hAnsi="Times New Roman" w:cs="Times New Roman"/>
        </w:rPr>
      </w:r>
      <w:r w:rsidR="0027285F" w:rsidRPr="007D7E99">
        <w:rPr>
          <w:rFonts w:ascii="Times New Roman" w:hAnsi="Times New Roman" w:cs="Times New Roman"/>
        </w:rPr>
        <w:fldChar w:fldCharType="separate"/>
      </w:r>
      <w:r w:rsidR="001A57E5">
        <w:rPr>
          <w:rFonts w:ascii="Times New Roman" w:hAnsi="Times New Roman" w:cs="Times New Roman"/>
        </w:rPr>
        <w:t>III</w:t>
      </w:r>
      <w:r w:rsidR="0027285F" w:rsidRPr="007D7E99">
        <w:rPr>
          <w:rFonts w:ascii="Times New Roman" w:hAnsi="Times New Roman" w:cs="Times New Roman"/>
        </w:rPr>
        <w:fldChar w:fldCharType="end"/>
      </w:r>
      <w:r w:rsidR="0027285F" w:rsidRPr="007D7E99">
        <w:rPr>
          <w:rFonts w:ascii="Times New Roman" w:hAnsi="Times New Roman" w:cs="Times New Roman"/>
        </w:rPr>
        <w:t xml:space="preserve"> </w:t>
      </w:r>
      <w:r w:rsidR="0027285F" w:rsidRPr="007D7E99">
        <w:rPr>
          <w:rFonts w:ascii="Times New Roman" w:hAnsi="Times New Roman" w:cs="Times New Roman"/>
        </w:rPr>
        <w:fldChar w:fldCharType="begin"/>
      </w:r>
      <w:r w:rsidR="0027285F" w:rsidRPr="007D7E99">
        <w:rPr>
          <w:rFonts w:ascii="Times New Roman" w:hAnsi="Times New Roman" w:cs="Times New Roman"/>
        </w:rPr>
        <w:instrText xml:space="preserve"> REF _Ref513397335 \r \h </w:instrText>
      </w:r>
      <w:r w:rsidR="007D7E99">
        <w:rPr>
          <w:rFonts w:ascii="Times New Roman" w:hAnsi="Times New Roman" w:cs="Times New Roman"/>
        </w:rPr>
        <w:instrText xml:space="preserve"> \* MERGEFORMAT </w:instrText>
      </w:r>
      <w:r w:rsidR="0027285F" w:rsidRPr="007D7E99">
        <w:rPr>
          <w:rFonts w:ascii="Times New Roman" w:hAnsi="Times New Roman" w:cs="Times New Roman"/>
        </w:rPr>
      </w:r>
      <w:r w:rsidR="0027285F" w:rsidRPr="007D7E99">
        <w:rPr>
          <w:rFonts w:ascii="Times New Roman" w:hAnsi="Times New Roman" w:cs="Times New Roman"/>
        </w:rPr>
        <w:fldChar w:fldCharType="separate"/>
      </w:r>
      <w:r w:rsidR="001A57E5">
        <w:rPr>
          <w:rFonts w:ascii="Times New Roman" w:hAnsi="Times New Roman" w:cs="Times New Roman"/>
        </w:rPr>
        <w:t>D</w:t>
      </w:r>
      <w:r w:rsidR="0027285F" w:rsidRPr="007D7E99">
        <w:rPr>
          <w:rFonts w:ascii="Times New Roman" w:hAnsi="Times New Roman" w:cs="Times New Roman"/>
        </w:rPr>
        <w:fldChar w:fldCharType="end"/>
      </w:r>
      <w:r w:rsidR="0027285F" w:rsidRPr="007D7E99">
        <w:rPr>
          <w:rFonts w:ascii="Times New Roman" w:hAnsi="Times New Roman" w:cs="Times New Roman"/>
        </w:rPr>
        <w:t xml:space="preserve">. </w:t>
      </w:r>
      <w:r w:rsidRPr="007D7E99">
        <w:rPr>
          <w:rFonts w:ascii="Times New Roman" w:hAnsi="Times New Roman" w:cs="Times New Roman"/>
        </w:rPr>
        <w:t xml:space="preserve">Therefore, the ranges of each parameter were limited to 2-3 values to obtain high-level objective trends for high and low parameter values. Further parameter sweeps were subsequently run with the most effective parameters over additional values to generate more detailed information on their’ effects on area, </w:t>
      </w:r>
      <w:r w:rsidR="00A55B74" w:rsidRPr="007D7E99">
        <w:rPr>
          <w:rFonts w:ascii="Times New Roman" w:hAnsi="Times New Roman" w:cs="Times New Roman"/>
        </w:rPr>
        <w:t xml:space="preserve">power, and performance. Table 1 </w:t>
      </w:r>
      <w:r w:rsidRPr="007D7E99">
        <w:rPr>
          <w:rFonts w:ascii="Times New Roman" w:hAnsi="Times New Roman" w:cs="Times New Roman"/>
        </w:rPr>
        <w:t>below lists the parameters swept for cache and scratchpad designs.</w:t>
      </w:r>
    </w:p>
    <w:p w14:paraId="14596BF3" w14:textId="62A9191A" w:rsidR="00B658C9" w:rsidRPr="007D7E99" w:rsidRDefault="00B658C9">
      <w:pPr>
        <w:jc w:val="left"/>
        <w:rPr>
          <w:rFonts w:ascii="Times New Roman" w:hAnsi="Times New Roman" w:cs="Times New Roman"/>
        </w:rPr>
      </w:pPr>
    </w:p>
    <w:tbl>
      <w:tblPr>
        <w:tblStyle w:val="a"/>
        <w:tblW w:w="43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1440"/>
        <w:gridCol w:w="1440"/>
      </w:tblGrid>
      <w:tr w:rsidR="00B658C9" w:rsidRPr="007D7E99" w14:paraId="3498B9E1" w14:textId="77777777">
        <w:tc>
          <w:tcPr>
            <w:tcW w:w="1440" w:type="dxa"/>
            <w:shd w:val="clear" w:color="auto" w:fill="auto"/>
            <w:tcMar>
              <w:top w:w="100" w:type="dxa"/>
              <w:left w:w="100" w:type="dxa"/>
              <w:bottom w:w="100" w:type="dxa"/>
              <w:right w:w="100" w:type="dxa"/>
            </w:tcMar>
          </w:tcPr>
          <w:p w14:paraId="458F0512" w14:textId="77777777" w:rsidR="00B658C9" w:rsidRPr="007D7E99" w:rsidRDefault="00DC21E3">
            <w:pPr>
              <w:widowControl w:val="0"/>
              <w:pBdr>
                <w:top w:val="nil"/>
                <w:left w:val="nil"/>
                <w:bottom w:val="nil"/>
                <w:right w:val="nil"/>
                <w:between w:val="nil"/>
              </w:pBdr>
              <w:jc w:val="center"/>
              <w:rPr>
                <w:rFonts w:ascii="Times New Roman" w:hAnsi="Times New Roman" w:cs="Times New Roman"/>
                <w:sz w:val="20"/>
                <w:szCs w:val="20"/>
              </w:rPr>
            </w:pPr>
            <w:r w:rsidRPr="007D7E99">
              <w:rPr>
                <w:rFonts w:ascii="Times New Roman" w:hAnsi="Times New Roman" w:cs="Times New Roman"/>
                <w:sz w:val="20"/>
                <w:szCs w:val="20"/>
              </w:rPr>
              <w:t>Cache</w:t>
            </w:r>
          </w:p>
        </w:tc>
        <w:tc>
          <w:tcPr>
            <w:tcW w:w="1440" w:type="dxa"/>
            <w:shd w:val="clear" w:color="auto" w:fill="auto"/>
            <w:tcMar>
              <w:top w:w="100" w:type="dxa"/>
              <w:left w:w="100" w:type="dxa"/>
              <w:bottom w:w="100" w:type="dxa"/>
              <w:right w:w="100" w:type="dxa"/>
            </w:tcMar>
          </w:tcPr>
          <w:p w14:paraId="1AC25B6F" w14:textId="77777777" w:rsidR="00B658C9" w:rsidRPr="007D7E99" w:rsidRDefault="00DC21E3">
            <w:pPr>
              <w:widowControl w:val="0"/>
              <w:pBdr>
                <w:top w:val="nil"/>
                <w:left w:val="nil"/>
                <w:bottom w:val="nil"/>
                <w:right w:val="nil"/>
                <w:between w:val="nil"/>
              </w:pBdr>
              <w:jc w:val="center"/>
              <w:rPr>
                <w:rFonts w:ascii="Times New Roman" w:hAnsi="Times New Roman" w:cs="Times New Roman"/>
                <w:sz w:val="20"/>
                <w:szCs w:val="20"/>
              </w:rPr>
            </w:pPr>
            <w:r w:rsidRPr="007D7E99">
              <w:rPr>
                <w:rFonts w:ascii="Times New Roman" w:hAnsi="Times New Roman" w:cs="Times New Roman"/>
                <w:sz w:val="20"/>
                <w:szCs w:val="20"/>
              </w:rPr>
              <w:t>Scratchpad</w:t>
            </w:r>
          </w:p>
        </w:tc>
        <w:tc>
          <w:tcPr>
            <w:tcW w:w="1440" w:type="dxa"/>
            <w:shd w:val="clear" w:color="auto" w:fill="auto"/>
            <w:tcMar>
              <w:top w:w="100" w:type="dxa"/>
              <w:left w:w="100" w:type="dxa"/>
              <w:bottom w:w="100" w:type="dxa"/>
              <w:right w:w="100" w:type="dxa"/>
            </w:tcMar>
          </w:tcPr>
          <w:p w14:paraId="2D3A6746" w14:textId="77777777" w:rsidR="00B658C9" w:rsidRPr="007D7E99" w:rsidRDefault="00DC21E3">
            <w:pPr>
              <w:widowControl w:val="0"/>
              <w:pBdr>
                <w:top w:val="nil"/>
                <w:left w:val="nil"/>
                <w:bottom w:val="nil"/>
                <w:right w:val="nil"/>
                <w:between w:val="nil"/>
              </w:pBdr>
              <w:jc w:val="center"/>
              <w:rPr>
                <w:rFonts w:ascii="Times New Roman" w:hAnsi="Times New Roman" w:cs="Times New Roman"/>
                <w:sz w:val="20"/>
                <w:szCs w:val="20"/>
              </w:rPr>
            </w:pPr>
            <w:r w:rsidRPr="007D7E99">
              <w:rPr>
                <w:rFonts w:ascii="Times New Roman" w:hAnsi="Times New Roman" w:cs="Times New Roman"/>
                <w:sz w:val="20"/>
                <w:szCs w:val="20"/>
              </w:rPr>
              <w:t>Both</w:t>
            </w:r>
          </w:p>
        </w:tc>
      </w:tr>
      <w:tr w:rsidR="00B658C9" w:rsidRPr="007D7E99" w14:paraId="03F672B5" w14:textId="77777777">
        <w:tc>
          <w:tcPr>
            <w:tcW w:w="1440" w:type="dxa"/>
            <w:shd w:val="clear" w:color="auto" w:fill="auto"/>
            <w:tcMar>
              <w:top w:w="100" w:type="dxa"/>
              <w:left w:w="100" w:type="dxa"/>
              <w:bottom w:w="100" w:type="dxa"/>
              <w:right w:w="100" w:type="dxa"/>
            </w:tcMar>
          </w:tcPr>
          <w:p w14:paraId="621FB139" w14:textId="77777777" w:rsidR="00B658C9" w:rsidRPr="007D7E99" w:rsidRDefault="00DC21E3">
            <w:pPr>
              <w:widowControl w:val="0"/>
              <w:pBdr>
                <w:top w:val="nil"/>
                <w:left w:val="nil"/>
                <w:bottom w:val="nil"/>
                <w:right w:val="nil"/>
                <w:between w:val="nil"/>
              </w:pBdr>
              <w:jc w:val="center"/>
              <w:rPr>
                <w:rFonts w:ascii="Times New Roman" w:hAnsi="Times New Roman" w:cs="Times New Roman"/>
                <w:sz w:val="20"/>
                <w:szCs w:val="20"/>
              </w:rPr>
            </w:pPr>
            <w:r w:rsidRPr="007D7E99">
              <w:rPr>
                <w:rFonts w:ascii="Times New Roman" w:hAnsi="Times New Roman" w:cs="Times New Roman"/>
                <w:sz w:val="20"/>
                <w:szCs w:val="20"/>
              </w:rPr>
              <w:t>Cache Size</w:t>
            </w:r>
          </w:p>
        </w:tc>
        <w:tc>
          <w:tcPr>
            <w:tcW w:w="1440" w:type="dxa"/>
            <w:shd w:val="clear" w:color="auto" w:fill="auto"/>
            <w:tcMar>
              <w:top w:w="100" w:type="dxa"/>
              <w:left w:w="100" w:type="dxa"/>
              <w:bottom w:w="100" w:type="dxa"/>
              <w:right w:w="100" w:type="dxa"/>
            </w:tcMar>
          </w:tcPr>
          <w:p w14:paraId="74DEB24B" w14:textId="77777777" w:rsidR="00B658C9" w:rsidRPr="007D7E99" w:rsidRDefault="00DC21E3">
            <w:pPr>
              <w:widowControl w:val="0"/>
              <w:pBdr>
                <w:top w:val="nil"/>
                <w:left w:val="nil"/>
                <w:bottom w:val="nil"/>
                <w:right w:val="nil"/>
                <w:between w:val="nil"/>
              </w:pBdr>
              <w:jc w:val="center"/>
              <w:rPr>
                <w:rFonts w:ascii="Times New Roman" w:hAnsi="Times New Roman" w:cs="Times New Roman"/>
                <w:sz w:val="20"/>
                <w:szCs w:val="20"/>
              </w:rPr>
            </w:pPr>
            <w:r w:rsidRPr="007D7E99">
              <w:rPr>
                <w:rFonts w:ascii="Times New Roman" w:hAnsi="Times New Roman" w:cs="Times New Roman"/>
                <w:sz w:val="20"/>
                <w:szCs w:val="20"/>
              </w:rPr>
              <w:t>Part. Type</w:t>
            </w:r>
          </w:p>
        </w:tc>
        <w:tc>
          <w:tcPr>
            <w:tcW w:w="1440" w:type="dxa"/>
            <w:shd w:val="clear" w:color="auto" w:fill="auto"/>
            <w:tcMar>
              <w:top w:w="100" w:type="dxa"/>
              <w:left w:w="100" w:type="dxa"/>
              <w:bottom w:w="100" w:type="dxa"/>
              <w:right w:w="100" w:type="dxa"/>
            </w:tcMar>
          </w:tcPr>
          <w:p w14:paraId="1E6AD83E" w14:textId="77777777" w:rsidR="00B658C9" w:rsidRPr="007D7E99" w:rsidRDefault="00DC21E3">
            <w:pPr>
              <w:widowControl w:val="0"/>
              <w:pBdr>
                <w:top w:val="nil"/>
                <w:left w:val="nil"/>
                <w:bottom w:val="nil"/>
                <w:right w:val="nil"/>
                <w:between w:val="nil"/>
              </w:pBdr>
              <w:jc w:val="center"/>
              <w:rPr>
                <w:rFonts w:ascii="Times New Roman" w:hAnsi="Times New Roman" w:cs="Times New Roman"/>
                <w:sz w:val="20"/>
                <w:szCs w:val="20"/>
              </w:rPr>
            </w:pPr>
            <w:r w:rsidRPr="007D7E99">
              <w:rPr>
                <w:rFonts w:ascii="Times New Roman" w:hAnsi="Times New Roman" w:cs="Times New Roman"/>
                <w:sz w:val="20"/>
                <w:szCs w:val="20"/>
              </w:rPr>
              <w:t>Matrix Size</w:t>
            </w:r>
          </w:p>
        </w:tc>
      </w:tr>
      <w:tr w:rsidR="00B658C9" w:rsidRPr="007D7E99" w14:paraId="225FA077" w14:textId="77777777">
        <w:tc>
          <w:tcPr>
            <w:tcW w:w="1440" w:type="dxa"/>
            <w:shd w:val="clear" w:color="auto" w:fill="auto"/>
            <w:tcMar>
              <w:top w:w="100" w:type="dxa"/>
              <w:left w:w="100" w:type="dxa"/>
              <w:bottom w:w="100" w:type="dxa"/>
              <w:right w:w="100" w:type="dxa"/>
            </w:tcMar>
          </w:tcPr>
          <w:p w14:paraId="209B355D" w14:textId="489CC8AD" w:rsidR="00B658C9" w:rsidRPr="007D7E99" w:rsidRDefault="00DC21E3">
            <w:pPr>
              <w:widowControl w:val="0"/>
              <w:pBdr>
                <w:top w:val="nil"/>
                <w:left w:val="nil"/>
                <w:bottom w:val="nil"/>
                <w:right w:val="nil"/>
                <w:between w:val="nil"/>
              </w:pBdr>
              <w:jc w:val="center"/>
              <w:rPr>
                <w:rFonts w:ascii="Times New Roman" w:hAnsi="Times New Roman" w:cs="Times New Roman"/>
                <w:sz w:val="20"/>
                <w:szCs w:val="20"/>
              </w:rPr>
            </w:pPr>
            <w:r w:rsidRPr="007D7E99">
              <w:rPr>
                <w:rFonts w:ascii="Times New Roman" w:hAnsi="Times New Roman" w:cs="Times New Roman"/>
                <w:sz w:val="20"/>
                <w:szCs w:val="20"/>
              </w:rPr>
              <w:t>Associativity</w:t>
            </w:r>
            <w:r w:rsidR="00CF2D6F" w:rsidRPr="007D7E99">
              <w:rPr>
                <w:rFonts w:ascii="Times New Roman" w:hAnsi="Times New Roman" w:cs="Times New Roman"/>
                <w:sz w:val="20"/>
                <w:szCs w:val="20"/>
              </w:rPr>
              <w:t>*</w:t>
            </w:r>
          </w:p>
        </w:tc>
        <w:tc>
          <w:tcPr>
            <w:tcW w:w="1440" w:type="dxa"/>
            <w:shd w:val="clear" w:color="auto" w:fill="auto"/>
            <w:tcMar>
              <w:top w:w="100" w:type="dxa"/>
              <w:left w:w="100" w:type="dxa"/>
              <w:bottom w:w="100" w:type="dxa"/>
              <w:right w:w="100" w:type="dxa"/>
            </w:tcMar>
          </w:tcPr>
          <w:p w14:paraId="7D5AFFAE" w14:textId="77777777" w:rsidR="00B658C9" w:rsidRPr="007D7E99" w:rsidRDefault="00DC21E3">
            <w:pPr>
              <w:widowControl w:val="0"/>
              <w:pBdr>
                <w:top w:val="nil"/>
                <w:left w:val="nil"/>
                <w:bottom w:val="nil"/>
                <w:right w:val="nil"/>
                <w:between w:val="nil"/>
              </w:pBdr>
              <w:jc w:val="center"/>
              <w:rPr>
                <w:rFonts w:ascii="Times New Roman" w:hAnsi="Times New Roman" w:cs="Times New Roman"/>
                <w:sz w:val="20"/>
                <w:szCs w:val="20"/>
              </w:rPr>
            </w:pPr>
            <w:r w:rsidRPr="007D7E99">
              <w:rPr>
                <w:rFonts w:ascii="Times New Roman" w:hAnsi="Times New Roman" w:cs="Times New Roman"/>
                <w:sz w:val="20"/>
                <w:szCs w:val="20"/>
              </w:rPr>
              <w:t>Part. Factor</w:t>
            </w:r>
          </w:p>
        </w:tc>
        <w:tc>
          <w:tcPr>
            <w:tcW w:w="1440" w:type="dxa"/>
            <w:shd w:val="clear" w:color="auto" w:fill="auto"/>
            <w:tcMar>
              <w:top w:w="100" w:type="dxa"/>
              <w:left w:w="100" w:type="dxa"/>
              <w:bottom w:w="100" w:type="dxa"/>
              <w:right w:w="100" w:type="dxa"/>
            </w:tcMar>
          </w:tcPr>
          <w:p w14:paraId="270FC0AE" w14:textId="77777777" w:rsidR="00B658C9" w:rsidRPr="007D7E99" w:rsidRDefault="00DC21E3">
            <w:pPr>
              <w:widowControl w:val="0"/>
              <w:pBdr>
                <w:top w:val="nil"/>
                <w:left w:val="nil"/>
                <w:bottom w:val="nil"/>
                <w:right w:val="nil"/>
                <w:between w:val="nil"/>
              </w:pBdr>
              <w:jc w:val="center"/>
              <w:rPr>
                <w:rFonts w:ascii="Times New Roman" w:hAnsi="Times New Roman" w:cs="Times New Roman"/>
                <w:sz w:val="20"/>
                <w:szCs w:val="20"/>
              </w:rPr>
            </w:pPr>
            <w:r w:rsidRPr="007D7E99">
              <w:rPr>
                <w:rFonts w:ascii="Times New Roman" w:hAnsi="Times New Roman" w:cs="Times New Roman"/>
                <w:sz w:val="20"/>
                <w:szCs w:val="20"/>
              </w:rPr>
              <w:t>Loop Unrolling</w:t>
            </w:r>
          </w:p>
        </w:tc>
      </w:tr>
      <w:tr w:rsidR="00B658C9" w:rsidRPr="007D7E99" w14:paraId="35A37B52" w14:textId="77777777">
        <w:tc>
          <w:tcPr>
            <w:tcW w:w="1440" w:type="dxa"/>
            <w:shd w:val="clear" w:color="auto" w:fill="auto"/>
            <w:tcMar>
              <w:top w:w="100" w:type="dxa"/>
              <w:left w:w="100" w:type="dxa"/>
              <w:bottom w:w="100" w:type="dxa"/>
              <w:right w:w="100" w:type="dxa"/>
            </w:tcMar>
          </w:tcPr>
          <w:p w14:paraId="499BB31F" w14:textId="77777777" w:rsidR="00B658C9" w:rsidRPr="007D7E99" w:rsidRDefault="00DC21E3">
            <w:pPr>
              <w:widowControl w:val="0"/>
              <w:pBdr>
                <w:top w:val="nil"/>
                <w:left w:val="nil"/>
                <w:bottom w:val="nil"/>
                <w:right w:val="nil"/>
                <w:between w:val="nil"/>
              </w:pBdr>
              <w:jc w:val="center"/>
              <w:rPr>
                <w:rFonts w:ascii="Times New Roman" w:hAnsi="Times New Roman" w:cs="Times New Roman"/>
                <w:sz w:val="20"/>
                <w:szCs w:val="20"/>
              </w:rPr>
            </w:pPr>
            <w:r w:rsidRPr="007D7E99">
              <w:rPr>
                <w:rFonts w:ascii="Times New Roman" w:hAnsi="Times New Roman" w:cs="Times New Roman"/>
                <w:sz w:val="20"/>
                <w:szCs w:val="20"/>
              </w:rPr>
              <w:t>Line Size*</w:t>
            </w:r>
          </w:p>
        </w:tc>
        <w:tc>
          <w:tcPr>
            <w:tcW w:w="1440" w:type="dxa"/>
            <w:shd w:val="clear" w:color="auto" w:fill="auto"/>
            <w:tcMar>
              <w:top w:w="100" w:type="dxa"/>
              <w:left w:w="100" w:type="dxa"/>
              <w:bottom w:w="100" w:type="dxa"/>
              <w:right w:w="100" w:type="dxa"/>
            </w:tcMar>
          </w:tcPr>
          <w:p w14:paraId="75338772" w14:textId="77777777" w:rsidR="00B658C9" w:rsidRPr="007D7E99" w:rsidRDefault="00DC21E3">
            <w:pPr>
              <w:widowControl w:val="0"/>
              <w:pBdr>
                <w:top w:val="nil"/>
                <w:left w:val="nil"/>
                <w:bottom w:val="nil"/>
                <w:right w:val="nil"/>
                <w:between w:val="nil"/>
              </w:pBdr>
              <w:jc w:val="center"/>
              <w:rPr>
                <w:rFonts w:ascii="Times New Roman" w:hAnsi="Times New Roman" w:cs="Times New Roman"/>
                <w:sz w:val="20"/>
                <w:szCs w:val="20"/>
              </w:rPr>
            </w:pPr>
            <w:r w:rsidRPr="007D7E99">
              <w:rPr>
                <w:rFonts w:ascii="Times New Roman" w:hAnsi="Times New Roman" w:cs="Times New Roman"/>
                <w:sz w:val="20"/>
                <w:szCs w:val="20"/>
              </w:rPr>
              <w:t>DMA Chunk Size**</w:t>
            </w:r>
          </w:p>
        </w:tc>
        <w:tc>
          <w:tcPr>
            <w:tcW w:w="1440" w:type="dxa"/>
            <w:shd w:val="clear" w:color="auto" w:fill="auto"/>
            <w:tcMar>
              <w:top w:w="100" w:type="dxa"/>
              <w:left w:w="100" w:type="dxa"/>
              <w:bottom w:w="100" w:type="dxa"/>
              <w:right w:w="100" w:type="dxa"/>
            </w:tcMar>
          </w:tcPr>
          <w:p w14:paraId="54E022CA" w14:textId="77777777" w:rsidR="00B658C9" w:rsidRPr="007D7E99" w:rsidRDefault="00DC21E3">
            <w:pPr>
              <w:widowControl w:val="0"/>
              <w:pBdr>
                <w:top w:val="nil"/>
                <w:left w:val="nil"/>
                <w:bottom w:val="nil"/>
                <w:right w:val="nil"/>
                <w:between w:val="nil"/>
              </w:pBdr>
              <w:jc w:val="center"/>
              <w:rPr>
                <w:rFonts w:ascii="Times New Roman" w:hAnsi="Times New Roman" w:cs="Times New Roman"/>
                <w:sz w:val="20"/>
                <w:szCs w:val="20"/>
              </w:rPr>
            </w:pPr>
            <w:r w:rsidRPr="007D7E99">
              <w:rPr>
                <w:rFonts w:ascii="Times New Roman" w:hAnsi="Times New Roman" w:cs="Times New Roman"/>
                <w:sz w:val="20"/>
                <w:szCs w:val="20"/>
              </w:rPr>
              <w:t>Matrix Size</w:t>
            </w:r>
          </w:p>
        </w:tc>
      </w:tr>
      <w:tr w:rsidR="00B658C9" w:rsidRPr="007D7E99" w14:paraId="05C7C392" w14:textId="77777777">
        <w:tc>
          <w:tcPr>
            <w:tcW w:w="1440" w:type="dxa"/>
            <w:shd w:val="clear" w:color="auto" w:fill="auto"/>
            <w:tcMar>
              <w:top w:w="100" w:type="dxa"/>
              <w:left w:w="100" w:type="dxa"/>
              <w:bottom w:w="100" w:type="dxa"/>
              <w:right w:w="100" w:type="dxa"/>
            </w:tcMar>
          </w:tcPr>
          <w:p w14:paraId="5BBECDC2" w14:textId="77777777" w:rsidR="00B658C9" w:rsidRPr="007D7E99" w:rsidRDefault="00DC21E3">
            <w:pPr>
              <w:widowControl w:val="0"/>
              <w:pBdr>
                <w:top w:val="nil"/>
                <w:left w:val="nil"/>
                <w:bottom w:val="nil"/>
                <w:right w:val="nil"/>
                <w:between w:val="nil"/>
              </w:pBdr>
              <w:jc w:val="center"/>
              <w:rPr>
                <w:rFonts w:ascii="Times New Roman" w:hAnsi="Times New Roman" w:cs="Times New Roman"/>
                <w:sz w:val="20"/>
                <w:szCs w:val="20"/>
              </w:rPr>
            </w:pPr>
            <w:r w:rsidRPr="007D7E99">
              <w:rPr>
                <w:rFonts w:ascii="Times New Roman" w:hAnsi="Times New Roman" w:cs="Times New Roman"/>
                <w:sz w:val="20"/>
                <w:szCs w:val="20"/>
              </w:rPr>
              <w:t>Cache Ports*</w:t>
            </w:r>
          </w:p>
        </w:tc>
        <w:tc>
          <w:tcPr>
            <w:tcW w:w="1440" w:type="dxa"/>
            <w:shd w:val="clear" w:color="auto" w:fill="auto"/>
            <w:tcMar>
              <w:top w:w="100" w:type="dxa"/>
              <w:left w:w="100" w:type="dxa"/>
              <w:bottom w:w="100" w:type="dxa"/>
              <w:right w:w="100" w:type="dxa"/>
            </w:tcMar>
          </w:tcPr>
          <w:p w14:paraId="41E86491" w14:textId="77777777" w:rsidR="00B658C9" w:rsidRPr="007D7E99" w:rsidRDefault="00DC21E3">
            <w:pPr>
              <w:widowControl w:val="0"/>
              <w:pBdr>
                <w:top w:val="nil"/>
                <w:left w:val="nil"/>
                <w:bottom w:val="nil"/>
                <w:right w:val="nil"/>
                <w:between w:val="nil"/>
              </w:pBdr>
              <w:jc w:val="center"/>
              <w:rPr>
                <w:rFonts w:ascii="Times New Roman" w:hAnsi="Times New Roman" w:cs="Times New Roman"/>
                <w:sz w:val="20"/>
                <w:szCs w:val="20"/>
              </w:rPr>
            </w:pPr>
            <w:r w:rsidRPr="007D7E99">
              <w:rPr>
                <w:rFonts w:ascii="Times New Roman" w:hAnsi="Times New Roman" w:cs="Times New Roman"/>
                <w:sz w:val="20"/>
                <w:szCs w:val="20"/>
              </w:rPr>
              <w:t>SPAD Ports*</w:t>
            </w:r>
          </w:p>
        </w:tc>
        <w:tc>
          <w:tcPr>
            <w:tcW w:w="1440" w:type="dxa"/>
            <w:shd w:val="clear" w:color="auto" w:fill="auto"/>
            <w:tcMar>
              <w:top w:w="100" w:type="dxa"/>
              <w:left w:w="100" w:type="dxa"/>
              <w:bottom w:w="100" w:type="dxa"/>
              <w:right w:w="100" w:type="dxa"/>
            </w:tcMar>
          </w:tcPr>
          <w:p w14:paraId="0B66E765" w14:textId="77777777" w:rsidR="00B658C9" w:rsidRPr="007D7E99" w:rsidRDefault="00DC21E3" w:rsidP="00A55B74">
            <w:pPr>
              <w:keepNext/>
              <w:widowControl w:val="0"/>
              <w:pBdr>
                <w:top w:val="nil"/>
                <w:left w:val="nil"/>
                <w:bottom w:val="nil"/>
                <w:right w:val="nil"/>
                <w:between w:val="nil"/>
              </w:pBdr>
              <w:jc w:val="center"/>
              <w:rPr>
                <w:rFonts w:ascii="Times New Roman" w:hAnsi="Times New Roman" w:cs="Times New Roman"/>
                <w:sz w:val="20"/>
                <w:szCs w:val="20"/>
              </w:rPr>
            </w:pPr>
            <w:r w:rsidRPr="007D7E99">
              <w:rPr>
                <w:rFonts w:ascii="Times New Roman" w:hAnsi="Times New Roman" w:cs="Times New Roman"/>
                <w:sz w:val="20"/>
                <w:szCs w:val="20"/>
              </w:rPr>
              <w:t>Cycle Time</w:t>
            </w:r>
          </w:p>
        </w:tc>
      </w:tr>
    </w:tbl>
    <w:p w14:paraId="5D8DDAFA" w14:textId="135195BC" w:rsidR="00A55B74" w:rsidRPr="007D7E99" w:rsidRDefault="00A55B74" w:rsidP="00A55B74">
      <w:pPr>
        <w:rPr>
          <w:rFonts w:ascii="Times New Roman" w:hAnsi="Times New Roman" w:cs="Times New Roman"/>
          <w:sz w:val="16"/>
          <w:szCs w:val="16"/>
        </w:rPr>
      </w:pPr>
      <w:bookmarkStart w:id="19" w:name="_1z6txn8kf5dj" w:colFirst="0" w:colLast="0"/>
      <w:bookmarkStart w:id="20" w:name="_Ref513396839"/>
      <w:bookmarkEnd w:id="19"/>
      <w:r w:rsidRPr="007D7E99">
        <w:rPr>
          <w:rFonts w:ascii="Times New Roman" w:hAnsi="Times New Roman" w:cs="Times New Roman"/>
          <w:i/>
          <w:color w:val="000000" w:themeColor="text1"/>
          <w:sz w:val="16"/>
          <w:szCs w:val="16"/>
        </w:rPr>
        <w:t xml:space="preserve">Table </w:t>
      </w:r>
      <w:r w:rsidRPr="007D7E99">
        <w:rPr>
          <w:rFonts w:ascii="Times New Roman" w:hAnsi="Times New Roman" w:cs="Times New Roman"/>
          <w:i/>
          <w:color w:val="000000" w:themeColor="text1"/>
          <w:sz w:val="16"/>
          <w:szCs w:val="16"/>
        </w:rPr>
        <w:fldChar w:fldCharType="begin"/>
      </w:r>
      <w:r w:rsidRPr="007D7E99">
        <w:rPr>
          <w:rFonts w:ascii="Times New Roman" w:hAnsi="Times New Roman" w:cs="Times New Roman"/>
          <w:i/>
          <w:color w:val="000000" w:themeColor="text1"/>
          <w:sz w:val="16"/>
          <w:szCs w:val="16"/>
        </w:rPr>
        <w:instrText xml:space="preserve"> SEQ Table \* ARABIC </w:instrText>
      </w:r>
      <w:r w:rsidRPr="007D7E99">
        <w:rPr>
          <w:rFonts w:ascii="Times New Roman" w:hAnsi="Times New Roman" w:cs="Times New Roman"/>
          <w:i/>
          <w:color w:val="000000" w:themeColor="text1"/>
          <w:sz w:val="16"/>
          <w:szCs w:val="16"/>
        </w:rPr>
        <w:fldChar w:fldCharType="separate"/>
      </w:r>
      <w:r w:rsidR="001A57E5">
        <w:rPr>
          <w:rFonts w:ascii="Times New Roman" w:hAnsi="Times New Roman" w:cs="Times New Roman"/>
          <w:i/>
          <w:noProof/>
          <w:color w:val="000000" w:themeColor="text1"/>
          <w:sz w:val="16"/>
          <w:szCs w:val="16"/>
        </w:rPr>
        <w:t>1</w:t>
      </w:r>
      <w:r w:rsidRPr="007D7E99">
        <w:rPr>
          <w:rFonts w:ascii="Times New Roman" w:hAnsi="Times New Roman" w:cs="Times New Roman"/>
          <w:i/>
          <w:color w:val="000000" w:themeColor="text1"/>
          <w:sz w:val="16"/>
          <w:szCs w:val="16"/>
        </w:rPr>
        <w:fldChar w:fldCharType="end"/>
      </w:r>
      <w:bookmarkEnd w:id="20"/>
      <w:r w:rsidRPr="007D7E99">
        <w:rPr>
          <w:rFonts w:ascii="Times New Roman" w:hAnsi="Times New Roman" w:cs="Times New Roman"/>
          <w:i/>
          <w:color w:val="000000" w:themeColor="text1"/>
          <w:sz w:val="16"/>
          <w:szCs w:val="16"/>
        </w:rPr>
        <w:t xml:space="preserve"> </w:t>
      </w:r>
      <w:r w:rsidRPr="007D7E99">
        <w:rPr>
          <w:rFonts w:ascii="Times New Roman" w:hAnsi="Times New Roman" w:cs="Times New Roman"/>
          <w:sz w:val="16"/>
          <w:szCs w:val="16"/>
        </w:rPr>
        <w:t>Design parameters swept for cache and scratchpad (SPAD) designs.</w:t>
      </w:r>
    </w:p>
    <w:p w14:paraId="2616A341" w14:textId="25FA8222" w:rsidR="00A55B74" w:rsidRPr="007D7E99" w:rsidRDefault="00A55B74" w:rsidP="00A55B74">
      <w:pPr>
        <w:jc w:val="left"/>
        <w:rPr>
          <w:rFonts w:ascii="Times New Roman" w:hAnsi="Times New Roman" w:cs="Times New Roman"/>
          <w:sz w:val="16"/>
          <w:szCs w:val="16"/>
        </w:rPr>
      </w:pPr>
      <w:r w:rsidRPr="007D7E99">
        <w:rPr>
          <w:rFonts w:ascii="Times New Roman" w:hAnsi="Times New Roman" w:cs="Times New Roman"/>
          <w:sz w:val="16"/>
          <w:szCs w:val="16"/>
        </w:rPr>
        <w:t>* These parameters were found to have negligible positive effects on runtime, are</w:t>
      </w:r>
      <w:r w:rsidR="00556D5A" w:rsidRPr="007D7E99">
        <w:rPr>
          <w:rFonts w:ascii="Times New Roman" w:hAnsi="Times New Roman" w:cs="Times New Roman"/>
          <w:sz w:val="16"/>
          <w:szCs w:val="16"/>
        </w:rPr>
        <w:t>a</w:t>
      </w:r>
      <w:r w:rsidRPr="007D7E99">
        <w:rPr>
          <w:rFonts w:ascii="Times New Roman" w:hAnsi="Times New Roman" w:cs="Times New Roman"/>
          <w:sz w:val="16"/>
          <w:szCs w:val="16"/>
        </w:rPr>
        <w:t>, and power.</w:t>
      </w:r>
    </w:p>
    <w:p w14:paraId="4D81C6CF" w14:textId="4B559BD3" w:rsidR="00A55B74" w:rsidRPr="007D7E99" w:rsidRDefault="00A55B74" w:rsidP="00A55B74">
      <w:pPr>
        <w:jc w:val="left"/>
        <w:rPr>
          <w:rFonts w:ascii="Times New Roman" w:hAnsi="Times New Roman" w:cs="Times New Roman"/>
          <w:sz w:val="15"/>
          <w:szCs w:val="15"/>
        </w:rPr>
      </w:pPr>
      <w:r w:rsidRPr="007D7E99">
        <w:rPr>
          <w:rFonts w:ascii="Times New Roman" w:hAnsi="Times New Roman" w:cs="Times New Roman"/>
          <w:sz w:val="16"/>
          <w:szCs w:val="16"/>
        </w:rPr>
        <w:t>** These parameters w</w:t>
      </w:r>
      <w:r w:rsidR="003C7D70" w:rsidRPr="007D7E99">
        <w:rPr>
          <w:rFonts w:ascii="Times New Roman" w:hAnsi="Times New Roman" w:cs="Times New Roman"/>
          <w:sz w:val="16"/>
          <w:szCs w:val="16"/>
        </w:rPr>
        <w:t>ere</w:t>
      </w:r>
      <w:r w:rsidRPr="007D7E99">
        <w:rPr>
          <w:rFonts w:ascii="Times New Roman" w:hAnsi="Times New Roman" w:cs="Times New Roman"/>
          <w:sz w:val="16"/>
          <w:szCs w:val="16"/>
        </w:rPr>
        <w:t xml:space="preserve"> found to be deprecated towards the end of the project</w:t>
      </w:r>
      <w:r w:rsidRPr="007D7E99">
        <w:rPr>
          <w:rFonts w:ascii="Times New Roman" w:hAnsi="Times New Roman" w:cs="Times New Roman"/>
          <w:sz w:val="15"/>
          <w:szCs w:val="15"/>
        </w:rPr>
        <w:t>.</w:t>
      </w:r>
    </w:p>
    <w:p w14:paraId="5BA65C27" w14:textId="77CDD3CA" w:rsidR="00B658C9" w:rsidRPr="007D7E99" w:rsidRDefault="00DC21E3" w:rsidP="00D037F4">
      <w:pPr>
        <w:pStyle w:val="Heading2"/>
        <w:numPr>
          <w:ilvl w:val="0"/>
          <w:numId w:val="5"/>
        </w:numPr>
        <w:rPr>
          <w:rFonts w:ascii="Times New Roman" w:hAnsi="Times New Roman" w:cs="Times New Roman"/>
          <w:i/>
          <w:sz w:val="20"/>
          <w:szCs w:val="20"/>
        </w:rPr>
      </w:pPr>
      <w:r w:rsidRPr="007D7E99">
        <w:rPr>
          <w:rFonts w:ascii="Times New Roman" w:hAnsi="Times New Roman" w:cs="Times New Roman"/>
          <w:i/>
          <w:sz w:val="20"/>
          <w:szCs w:val="20"/>
        </w:rPr>
        <w:t>Effects of Loop Unrolling</w:t>
      </w:r>
    </w:p>
    <w:p w14:paraId="182A3324" w14:textId="3A623427" w:rsidR="00B658C9" w:rsidRPr="007D7E99" w:rsidRDefault="00DC21E3" w:rsidP="00632542">
      <w:pPr>
        <w:pStyle w:val="NoSpacing"/>
      </w:pPr>
      <w:r w:rsidRPr="007D7E99">
        <w:t>In both cache and scratchpad designs, unrolling column-oriented loops</w:t>
      </w:r>
      <w:r w:rsidR="006163B7" w:rsidRPr="007D7E99">
        <w:t xml:space="preserve"> (</w:t>
      </w:r>
      <w:r w:rsidR="006163B7" w:rsidRPr="007D7E99">
        <w:rPr>
          <w:rStyle w:val="CodeChar"/>
        </w:rPr>
        <w:t>norm_cols</w:t>
      </w:r>
      <w:r w:rsidR="006163B7" w:rsidRPr="007D7E99">
        <w:t xml:space="preserve">, </w:t>
      </w:r>
      <w:r w:rsidR="006163B7" w:rsidRPr="007D7E99">
        <w:rPr>
          <w:rStyle w:val="CodeChar"/>
        </w:rPr>
        <w:t>sub_cols</w:t>
      </w:r>
      <w:r w:rsidR="006163B7" w:rsidRPr="007D7E99">
        <w:t>)</w:t>
      </w:r>
      <w:r w:rsidRPr="007D7E99">
        <w:t xml:space="preserve"> offered larger gains in performance per area and power cost. Unrolling row-oriented loops such as </w:t>
      </w:r>
      <w:r w:rsidR="0027285F" w:rsidRPr="007D7E99">
        <w:rPr>
          <w:rStyle w:val="CodeChar"/>
        </w:rPr>
        <w:t>sub_rows</w:t>
      </w:r>
      <w:r w:rsidRPr="007D7E99">
        <w:t xml:space="preserve"> had lesser effect on improving benchmark runtime for each matrix size tested. </w:t>
      </w:r>
      <w:r w:rsidR="00677D5C" w:rsidRPr="007D7E99">
        <w:rPr>
          <w:noProof/>
        </w:rPr>
        <w:lastRenderedPageBreak/>
        <mc:AlternateContent>
          <mc:Choice Requires="wpg">
            <w:drawing>
              <wp:anchor distT="0" distB="0" distL="114300" distR="114300" simplePos="0" relativeHeight="251681792" behindDoc="0" locked="0" layoutInCell="1" allowOverlap="1" wp14:anchorId="41F55ABD" wp14:editId="5B24EE77">
                <wp:simplePos x="0" y="0"/>
                <wp:positionH relativeFrom="column">
                  <wp:posOffset>3204210</wp:posOffset>
                </wp:positionH>
                <wp:positionV relativeFrom="paragraph">
                  <wp:posOffset>0</wp:posOffset>
                </wp:positionV>
                <wp:extent cx="2741930" cy="3728720"/>
                <wp:effectExtent l="0" t="0" r="1270" b="5080"/>
                <wp:wrapTopAndBottom/>
                <wp:docPr id="42" name="Group 42"/>
                <wp:cNvGraphicFramePr/>
                <a:graphic xmlns:a="http://schemas.openxmlformats.org/drawingml/2006/main">
                  <a:graphicData uri="http://schemas.microsoft.com/office/word/2010/wordprocessingGroup">
                    <wpg:wgp>
                      <wpg:cNvGrpSpPr/>
                      <wpg:grpSpPr>
                        <a:xfrm>
                          <a:off x="0" y="0"/>
                          <a:ext cx="2741930" cy="3728720"/>
                          <a:chOff x="0" y="0"/>
                          <a:chExt cx="2741930" cy="3729162"/>
                        </a:xfrm>
                      </wpg:grpSpPr>
                      <wpg:grpSp>
                        <wpg:cNvPr id="40" name="Group 40"/>
                        <wpg:cNvGrpSpPr/>
                        <wpg:grpSpPr>
                          <a:xfrm>
                            <a:off x="0" y="0"/>
                            <a:ext cx="2741930" cy="3509700"/>
                            <a:chOff x="0" y="0"/>
                            <a:chExt cx="2741930" cy="3509700"/>
                          </a:xfrm>
                        </wpg:grpSpPr>
                        <pic:pic xmlns:pic="http://schemas.openxmlformats.org/drawingml/2006/picture">
                          <pic:nvPicPr>
                            <pic:cNvPr id="27" name="Picture 27" descr="https://lh5.googleusercontent.com/ke9Mn21JkXWPQHKRNCRdMfuZkKxw829QtI0o7it1PlhREyqWTg7etpzLis9JuxImzsXwVFiKUeqBbUH1D-JlyFOJaB-ogbuMKBmUo5-AgWy5L0ljKBU8o3NuI8OCuJwJ-l5RGao"/>
                            <pic:cNvPicPr>
                              <a:picLocks noChangeAspect="1"/>
                            </pic:cNvPicPr>
                          </pic:nvPicPr>
                          <pic:blipFill rotWithShape="1">
                            <a:blip r:embed="rId16" cstate="print">
                              <a:extLst>
                                <a:ext uri="{28A0092B-C50C-407E-A947-70E740481C1C}">
                                  <a14:useLocalDpi xmlns:a14="http://schemas.microsoft.com/office/drawing/2010/main" val="0"/>
                                </a:ext>
                              </a:extLst>
                            </a:blip>
                            <a:srcRect r="38538"/>
                            <a:stretch/>
                          </pic:blipFill>
                          <pic:spPr bwMode="auto">
                            <a:xfrm>
                              <a:off x="310101" y="1677725"/>
                              <a:ext cx="2122170" cy="18319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 name="Picture 26" descr="https://lh3.googleusercontent.com/WxG6IQzKP_hF1Pc_x_Oh8kJTV4tJNLEsNovBzRZQxBDfHTjciMUWGrGTQX5jC3GjB3lHx1CQzQmHk4aNKNnb9kalpymT-KA5YttwxVBETCfHDC-XNkSVSKmwJBLFZTaEaQ34bac"/>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41930" cy="1669415"/>
                            </a:xfrm>
                            <a:prstGeom prst="rect">
                              <a:avLst/>
                            </a:prstGeom>
                            <a:noFill/>
                            <a:ln>
                              <a:noFill/>
                            </a:ln>
                          </pic:spPr>
                        </pic:pic>
                      </wpg:grpSp>
                      <wps:wsp>
                        <wps:cNvPr id="41" name="Text Box 41"/>
                        <wps:cNvSpPr txBox="1"/>
                        <wps:spPr>
                          <a:xfrm>
                            <a:off x="0" y="3569970"/>
                            <a:ext cx="2741930" cy="159192"/>
                          </a:xfrm>
                          <a:prstGeom prst="rect">
                            <a:avLst/>
                          </a:prstGeom>
                          <a:solidFill>
                            <a:prstClr val="white"/>
                          </a:solidFill>
                          <a:ln>
                            <a:noFill/>
                          </a:ln>
                        </wps:spPr>
                        <wps:txbx>
                          <w:txbxContent>
                            <w:p w14:paraId="6F76CAD7" w14:textId="50D2712B" w:rsidR="00AE5202" w:rsidRPr="006975A3" w:rsidRDefault="00AE5202" w:rsidP="006975A3">
                              <w:pPr>
                                <w:pStyle w:val="Caption"/>
                                <w:rPr>
                                  <w:lang w:val="en-US"/>
                                </w:rPr>
                              </w:pPr>
                              <w:bookmarkStart w:id="21" w:name="_Ref513399315"/>
                              <w:r w:rsidRPr="006975A3">
                                <w:rPr>
                                  <w:lang w:val="en-US"/>
                                </w:rPr>
                                <w:t xml:space="preserve">Figure </w:t>
                              </w:r>
                              <w:r>
                                <w:fldChar w:fldCharType="begin"/>
                              </w:r>
                              <w:r w:rsidRPr="006975A3">
                                <w:rPr>
                                  <w:lang w:val="en-US"/>
                                </w:rPr>
                                <w:instrText xml:space="preserve"> SEQ Figure \* ARABIC </w:instrText>
                              </w:r>
                              <w:r>
                                <w:fldChar w:fldCharType="separate"/>
                              </w:r>
                              <w:r w:rsidR="001A57E5">
                                <w:rPr>
                                  <w:noProof/>
                                  <w:lang w:val="en-US"/>
                                </w:rPr>
                                <w:t>6</w:t>
                              </w:r>
                              <w:r>
                                <w:fldChar w:fldCharType="end"/>
                              </w:r>
                              <w:bookmarkEnd w:id="21"/>
                              <w:r w:rsidRPr="006975A3">
                                <w:rPr>
                                  <w:lang w:val="en-US"/>
                                </w:rPr>
                                <w:t xml:space="preserve"> Effects of Loop Unrolling on Scratchpad Desig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1F55ABD" id="Group 42" o:spid="_x0000_s1027" style="position:absolute;left:0;text-align:left;margin-left:252.3pt;margin-top:0;width:215.9pt;height:293.6pt;z-index:251681792;mso-height-relative:margin" coordsize="27419,372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">
                <v:group id="Group 40" o:spid="_x0000_s1028" style="position:absolute;width:27419;height:35097" coordsize="27419,35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Picture 27" o:spid="_x0000_s1029" type="#_x0000_t75" alt="https://lh5.googleusercontent.com/ke9Mn21JkXWPQHKRNCRdMfuZkKxw829QtI0o7it1PlhREyqWTg7etpzLis9JuxImzsXwVFiKUeqBbUH1D-JlyFOJaB-ogbuMKBmUo5-AgWy5L0ljKBU8o3NuI8OCuJwJ-l5RGao" style="position:absolute;left:3101;top:16777;width:21221;height:18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">
                    <v:imagedata r:id="rId18" o:title="ke9Mn21JkXWPQHKRNCRdMfuZkKxw829QtI0o7it1PlhREyqWTg7etpzLis9JuxImzsXwVFiKUeqBbUH1D-JlyFOJaB-ogbuMKBmUo5-AgWy5L0ljKBU8o3NuI8OCuJwJ-l5RGao" cropright="25256f"/>
                  </v:shape>
                  <v:shape id="Picture 26" o:spid="_x0000_s1030" type="#_x0000_t75" alt="https://lh3.googleusercontent.com/WxG6IQzKP_hF1Pc_x_Oh8kJTV4tJNLEsNovBzRZQxBDfHTjciMUWGrGTQX5jC3GjB3lHx1CQzQmHk4aNKNnb9kalpymT-KA5YttwxVBETCfHDC-XNkSVSKmwJBLFZTaEaQ34bac" style="position:absolute;width:27419;height:166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">
                    <v:imagedata r:id="rId19" o:title="WxG6IQzKP_hF1Pc_x_Oh8kJTV4tJNLEsNovBzRZQxBDfHTjciMUWGrGTQX5jC3GjB3lHx1CQzQmHk4aNKNnb9kalpymT-KA5YttwxVBETCfHDC-XNkSVSKmwJBLFZTaEaQ34bac"/>
                  </v:shape>
                </v:group>
                <v:shape id="Text Box 41" o:spid="_x0000_s1031" type="#_x0000_t202" style="position:absolute;top:35699;width:27419;height:1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V7YxAAAANsAAAAPAAAAZHJzL2Rvd25yZXYueG1sRI9PawIx&#10;FMTvQr9DeAUvUrMuIr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OXdXtjEAAAA2wAAAA8A&#10;AAAAAAAAAAAAAAAABwIAAGRycy9kb3ducmV2LnhtbFBLBQYAAAAAAwADALcAAAD4AgAAAAA=&#10;" stroked="f">
                  <v:textbox inset="0,0,0,0">
                    <w:txbxContent>
                      <w:p w14:paraId="6F76CAD7" w14:textId="50D2712B" w:rsidR="00AE5202" w:rsidRPr="006975A3" w:rsidRDefault="00AE5202" w:rsidP="006975A3">
                        <w:pPr>
                          <w:pStyle w:val="Caption"/>
                          <w:rPr>
                            <w:lang w:val="en-US"/>
                          </w:rPr>
                        </w:pPr>
                        <w:bookmarkStart w:id="22" w:name="_Ref513399315"/>
                        <w:r w:rsidRPr="006975A3">
                          <w:rPr>
                            <w:lang w:val="en-US"/>
                          </w:rPr>
                          <w:t xml:space="preserve">Figure </w:t>
                        </w:r>
                        <w:r>
                          <w:fldChar w:fldCharType="begin"/>
                        </w:r>
                        <w:r w:rsidRPr="006975A3">
                          <w:rPr>
                            <w:lang w:val="en-US"/>
                          </w:rPr>
                          <w:instrText xml:space="preserve"> SEQ Figure \* ARABIC </w:instrText>
                        </w:r>
                        <w:r>
                          <w:fldChar w:fldCharType="separate"/>
                        </w:r>
                        <w:r w:rsidR="001A57E5">
                          <w:rPr>
                            <w:noProof/>
                            <w:lang w:val="en-US"/>
                          </w:rPr>
                          <w:t>6</w:t>
                        </w:r>
                        <w:r>
                          <w:fldChar w:fldCharType="end"/>
                        </w:r>
                        <w:bookmarkEnd w:id="22"/>
                        <w:r w:rsidRPr="006975A3">
                          <w:rPr>
                            <w:lang w:val="en-US"/>
                          </w:rPr>
                          <w:t xml:space="preserve"> Effects of Loop Unrolling on Scratchpad Designs</w:t>
                        </w:r>
                      </w:p>
                    </w:txbxContent>
                  </v:textbox>
                </v:shape>
                <w10:wrap type="topAndBottom"/>
              </v:group>
            </w:pict>
          </mc:Fallback>
        </mc:AlternateContent>
      </w:r>
      <w:r w:rsidRPr="007D7E99">
        <w:t>The effect of row-loop unrolling is magnified for increasing column-loop rolling. This is to be expected as each unrolled version of the row-oriented loop duplicates all unrolled copies of the column-oriented loop</w:t>
      </w:r>
      <w:r w:rsidR="00DA4154" w:rsidRPr="007D7E99">
        <w:t xml:space="preserve"> contained within</w:t>
      </w:r>
      <w:r w:rsidRPr="007D7E99">
        <w:t>. Nonetheless, prioritizing column-loop unrolls over row unrolls is generally more effective because column loop iterations access contiguous sections of memory. Cache-based designs favor accessing contiguous memory segments by prefetching and organizing data in cache lines. Scratchpad designs can be tuned for row, column, or mixed accesses, but generally also favor column access patterns.</w:t>
      </w:r>
      <w:r w:rsidR="005C7AFC" w:rsidRPr="007D7E99">
        <w:t xml:space="preserve"> </w:t>
      </w:r>
      <w:r w:rsidR="00341251" w:rsidRPr="007D7E99">
        <w:fldChar w:fldCharType="begin"/>
      </w:r>
      <w:r w:rsidR="00341251" w:rsidRPr="007D7E99">
        <w:instrText xml:space="preserve"> REF _Ref513399315 \h </w:instrText>
      </w:r>
      <w:r w:rsidR="007D7E99">
        <w:instrText xml:space="preserve"> \* MERGEFORMAT </w:instrText>
      </w:r>
      <w:r w:rsidR="00341251" w:rsidRPr="007D7E99">
        <w:fldChar w:fldCharType="separate"/>
      </w:r>
      <w:r w:rsidR="001A57E5" w:rsidRPr="006975A3">
        <w:t xml:space="preserve">Figure </w:t>
      </w:r>
      <w:r w:rsidR="001A57E5">
        <w:rPr>
          <w:noProof/>
        </w:rPr>
        <w:t>6</w:t>
      </w:r>
      <w:r w:rsidR="00341251" w:rsidRPr="007D7E99">
        <w:fldChar w:fldCharType="end"/>
      </w:r>
      <w:r w:rsidR="00341251" w:rsidRPr="007D7E99">
        <w:t xml:space="preserve"> and </w:t>
      </w:r>
      <w:r w:rsidR="00341251" w:rsidRPr="007D7E99">
        <w:fldChar w:fldCharType="begin"/>
      </w:r>
      <w:r w:rsidR="00341251" w:rsidRPr="007D7E99">
        <w:instrText xml:space="preserve"> REF _Ref513399324 \h </w:instrText>
      </w:r>
      <w:r w:rsidR="007D7E99">
        <w:instrText xml:space="preserve"> \* MERGEFORMAT </w:instrText>
      </w:r>
      <w:r w:rsidR="00341251" w:rsidRPr="007D7E99">
        <w:fldChar w:fldCharType="separate"/>
      </w:r>
      <w:r w:rsidR="001A57E5" w:rsidRPr="0025420B">
        <w:t xml:space="preserve">Figure </w:t>
      </w:r>
      <w:r w:rsidR="001A57E5" w:rsidRPr="0025420B">
        <w:rPr>
          <w:noProof/>
        </w:rPr>
        <w:t>7</w:t>
      </w:r>
      <w:r w:rsidR="00341251" w:rsidRPr="007D7E99">
        <w:fldChar w:fldCharType="end"/>
      </w:r>
      <w:r w:rsidR="00341251" w:rsidRPr="007D7E99">
        <w:t xml:space="preserve"> </w:t>
      </w:r>
      <w:r w:rsidR="00E847F1" w:rsidRPr="007D7E99">
        <w:rPr>
          <w:noProof/>
        </w:rPr>
        <mc:AlternateContent>
          <mc:Choice Requires="wpg">
            <w:drawing>
              <wp:anchor distT="0" distB="0" distL="114300" distR="114300" simplePos="0" relativeHeight="251675648" behindDoc="0" locked="0" layoutInCell="1" allowOverlap="1" wp14:anchorId="19A8FEDB" wp14:editId="738BBCE1">
                <wp:simplePos x="0" y="0"/>
                <wp:positionH relativeFrom="margin">
                  <wp:align>left</wp:align>
                </wp:positionH>
                <wp:positionV relativeFrom="paragraph">
                  <wp:posOffset>2544362</wp:posOffset>
                </wp:positionV>
                <wp:extent cx="2905760" cy="4348839"/>
                <wp:effectExtent l="0" t="0" r="8890" b="0"/>
                <wp:wrapTopAndBottom/>
                <wp:docPr id="39" name="Group 39"/>
                <wp:cNvGraphicFramePr/>
                <a:graphic xmlns:a="http://schemas.openxmlformats.org/drawingml/2006/main">
                  <a:graphicData uri="http://schemas.microsoft.com/office/word/2010/wordprocessingGroup">
                    <wpg:wgp>
                      <wpg:cNvGrpSpPr/>
                      <wpg:grpSpPr>
                        <a:xfrm>
                          <a:off x="0" y="0"/>
                          <a:ext cx="2905760" cy="4348839"/>
                          <a:chOff x="0" y="0"/>
                          <a:chExt cx="2905760" cy="4348839"/>
                        </a:xfrm>
                      </wpg:grpSpPr>
                      <wpg:grpSp>
                        <wpg:cNvPr id="37" name="Group 37"/>
                        <wpg:cNvGrpSpPr/>
                        <wpg:grpSpPr>
                          <a:xfrm>
                            <a:off x="0" y="0"/>
                            <a:ext cx="2905760" cy="3809420"/>
                            <a:chOff x="0" y="0"/>
                            <a:chExt cx="2905760" cy="3809420"/>
                          </a:xfrm>
                        </wpg:grpSpPr>
                        <pic:pic xmlns:pic="http://schemas.openxmlformats.org/drawingml/2006/picture">
                          <pic:nvPicPr>
                            <pic:cNvPr id="14" name="Picture 14" descr="https://lh6.googleusercontent.com/uc2iRKnew33YlOTHpXQcDYfdgtdSL_i8b7tTFR5M0-T2WF4yDCYfR11AfYGafga0HM_2tNWXAk88HA_gKtuZKvaaK7pQojF2o1au_q4zteh8Dn9LQ3xbzY4yKO6l1Jv9EiJ9OMc"/>
                            <pic:cNvPicPr>
                              <a:picLocks noChangeAspect="1"/>
                            </pic:cNvPicPr>
                          </pic:nvPicPr>
                          <pic:blipFill rotWithShape="1">
                            <a:blip r:embed="rId20" cstate="print">
                              <a:extLst>
                                <a:ext uri="{28A0092B-C50C-407E-A947-70E740481C1C}">
                                  <a14:useLocalDpi xmlns:a14="http://schemas.microsoft.com/office/drawing/2010/main" val="0"/>
                                </a:ext>
                              </a:extLst>
                            </a:blip>
                            <a:srcRect l="-1" r="315"/>
                            <a:stretch/>
                          </pic:blipFill>
                          <pic:spPr bwMode="auto">
                            <a:xfrm>
                              <a:off x="0" y="0"/>
                              <a:ext cx="2905760" cy="18923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5" name="Picture 15" descr="https://lh3.googleusercontent.com/rUMeT0-b1IuChd7vIkpYwZi_80xkbOFGKiFXPqCXhV2c3Q0YwntkwyTmXO3X_SK35ceuM8KZAwrE2wUjTwmzAVHP45zMzrh2n4VU6kDNeGoEaqgFl1Rgk1uz2IqkIDOGsZafzhs"/>
                            <pic:cNvPicPr>
                              <a:picLocks noChangeAspect="1"/>
                            </pic:cNvPicPr>
                          </pic:nvPicPr>
                          <pic:blipFill rotWithShape="1">
                            <a:blip r:embed="rId21" cstate="print">
                              <a:extLst>
                                <a:ext uri="{28A0092B-C50C-407E-A947-70E740481C1C}">
                                  <a14:useLocalDpi xmlns:a14="http://schemas.microsoft.com/office/drawing/2010/main" val="0"/>
                                </a:ext>
                              </a:extLst>
                            </a:blip>
                            <a:srcRect r="36497"/>
                            <a:stretch/>
                          </pic:blipFill>
                          <pic:spPr bwMode="auto">
                            <a:xfrm>
                              <a:off x="326003" y="1860605"/>
                              <a:ext cx="2082800" cy="1948815"/>
                            </a:xfrm>
                            <a:prstGeom prst="rect">
                              <a:avLst/>
                            </a:prstGeom>
                            <a:noFill/>
                            <a:ln>
                              <a:noFill/>
                            </a:ln>
                            <a:extLst>
                              <a:ext uri="{53640926-AAD7-44D8-BBD7-CCE9431645EC}">
                                <a14:shadowObscured xmlns:a14="http://schemas.microsoft.com/office/drawing/2010/main"/>
                              </a:ext>
                            </a:extLst>
                          </pic:spPr>
                        </pic:pic>
                      </wpg:grpSp>
                      <wps:wsp>
                        <wps:cNvPr id="38" name="Text Box 38"/>
                        <wps:cNvSpPr txBox="1"/>
                        <wps:spPr>
                          <a:xfrm>
                            <a:off x="0" y="3864334"/>
                            <a:ext cx="2905760" cy="484505"/>
                          </a:xfrm>
                          <a:prstGeom prst="rect">
                            <a:avLst/>
                          </a:prstGeom>
                          <a:solidFill>
                            <a:prstClr val="white"/>
                          </a:solidFill>
                          <a:ln>
                            <a:noFill/>
                          </a:ln>
                        </wps:spPr>
                        <wps:txbx>
                          <w:txbxContent>
                            <w:p w14:paraId="67C65B38" w14:textId="203588D2" w:rsidR="00AE5202" w:rsidRPr="0025420B" w:rsidRDefault="00AE5202" w:rsidP="000C021C">
                              <w:pPr>
                                <w:pStyle w:val="Caption"/>
                                <w:rPr>
                                  <w:lang w:val="en-US"/>
                                </w:rPr>
                              </w:pPr>
                              <w:bookmarkStart w:id="23" w:name="_Ref513399324"/>
                              <w:r w:rsidRPr="0025420B">
                                <w:rPr>
                                  <w:lang w:val="en-US"/>
                                </w:rPr>
                                <w:t xml:space="preserve">Figure </w:t>
                              </w:r>
                              <w:r w:rsidRPr="000C021C">
                                <w:fldChar w:fldCharType="begin"/>
                              </w:r>
                              <w:r w:rsidRPr="0025420B">
                                <w:rPr>
                                  <w:lang w:val="en-US"/>
                                </w:rPr>
                                <w:instrText xml:space="preserve"> SEQ Figure \* ARABIC </w:instrText>
                              </w:r>
                              <w:r w:rsidRPr="000C021C">
                                <w:fldChar w:fldCharType="separate"/>
                              </w:r>
                              <w:r w:rsidR="001A57E5">
                                <w:rPr>
                                  <w:noProof/>
                                  <w:lang w:val="en-US"/>
                                </w:rPr>
                                <w:t>7</w:t>
                              </w:r>
                              <w:r w:rsidRPr="000C021C">
                                <w:fldChar w:fldCharType="end"/>
                              </w:r>
                              <w:bookmarkEnd w:id="23"/>
                              <w:r w:rsidRPr="0025420B">
                                <w:rPr>
                                  <w:lang w:val="en-US"/>
                                </w:rPr>
                                <w:t xml:space="preserve">  Effects of Column and Row Unrolling on Cache Connected Designs. Points with Identical Marker and Color Correspond to Cache Sizes of 8 KB, 16 KB, 32 KB, and 64KB in order of increasing power and decreasing runti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9A8FEDB" id="Group 39" o:spid="_x0000_s1032" style="position:absolute;left:0;text-align:left;margin-left:0;margin-top:200.35pt;width:228.8pt;height:342.45pt;z-index:251675648;mso-position-horizontal:left;mso-position-horizontal-relative:margin" coordsize="29057,434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">
                <v:group id="Group 37" o:spid="_x0000_s1033" style="position:absolute;width:29057;height:38094" coordsize="29057,38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Picture 14" o:spid="_x0000_s1034" type="#_x0000_t75" alt="https://lh6.googleusercontent.com/uc2iRKnew33YlOTHpXQcDYfdgtdSL_i8b7tTFR5M0-T2WF4yDCYfR11AfYGafga0HM_2tNWXAk88HA_gKtuZKvaaK7pQojF2o1au_q4zteh8Dn9LQ3xbzY4yKO6l1Jv9EiJ9OMc" style="position:absolute;width:29057;height:18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">
                    <v:imagedata r:id="rId22" o:title="uc2iRKnew33YlOTHpXQcDYfdgtdSL_i8b7tTFR5M0-T2WF4yDCYfR11AfYGafga0HM_2tNWXAk88HA_gKtuZKvaaK7pQojF2o1au_q4zteh8Dn9LQ3xbzY4yKO6l1Jv9EiJ9OMc" cropleft="-1f" cropright="206f"/>
                  </v:shape>
                  <v:shape id="Picture 15" o:spid="_x0000_s1035" type="#_x0000_t75" alt="https://lh3.googleusercontent.com/rUMeT0-b1IuChd7vIkpYwZi_80xkbOFGKiFXPqCXhV2c3Q0YwntkwyTmXO3X_SK35ceuM8KZAwrE2wUjTwmzAVHP45zMzrh2n4VU6kDNeGoEaqgFl1Rgk1uz2IqkIDOGsZafzhs" style="position:absolute;left:3260;top:18606;width:20828;height:19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">
                    <v:imagedata r:id="rId23" o:title="rUMeT0-b1IuChd7vIkpYwZi_80xkbOFGKiFXPqCXhV2c3Q0YwntkwyTmXO3X_SK35ceuM8KZAwrE2wUjTwmzAVHP45zMzrh2n4VU6kDNeGoEaqgFl1Rgk1uz2IqkIDOGsZafzhs" cropright="23919f"/>
                  </v:shape>
                </v:group>
                <v:shape id="Text Box 38" o:spid="_x0000_s1036" type="#_x0000_t202" style="position:absolute;top:38643;width:29057;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14:paraId="67C65B38" w14:textId="203588D2" w:rsidR="00AE5202" w:rsidRPr="0025420B" w:rsidRDefault="00AE5202" w:rsidP="000C021C">
                        <w:pPr>
                          <w:pStyle w:val="Caption"/>
                          <w:rPr>
                            <w:lang w:val="en-US"/>
                          </w:rPr>
                        </w:pPr>
                        <w:bookmarkStart w:id="24" w:name="_Ref513399324"/>
                        <w:r w:rsidRPr="0025420B">
                          <w:rPr>
                            <w:lang w:val="en-US"/>
                          </w:rPr>
                          <w:t xml:space="preserve">Figure </w:t>
                        </w:r>
                        <w:r w:rsidRPr="000C021C">
                          <w:fldChar w:fldCharType="begin"/>
                        </w:r>
                        <w:r w:rsidRPr="0025420B">
                          <w:rPr>
                            <w:lang w:val="en-US"/>
                          </w:rPr>
                          <w:instrText xml:space="preserve"> SEQ Figure \* ARABIC </w:instrText>
                        </w:r>
                        <w:r w:rsidRPr="000C021C">
                          <w:fldChar w:fldCharType="separate"/>
                        </w:r>
                        <w:r w:rsidR="001A57E5">
                          <w:rPr>
                            <w:noProof/>
                            <w:lang w:val="en-US"/>
                          </w:rPr>
                          <w:t>7</w:t>
                        </w:r>
                        <w:r w:rsidRPr="000C021C">
                          <w:fldChar w:fldCharType="end"/>
                        </w:r>
                        <w:bookmarkEnd w:id="24"/>
                        <w:r w:rsidRPr="0025420B">
                          <w:rPr>
                            <w:lang w:val="en-US"/>
                          </w:rPr>
                          <w:t xml:space="preserve">  Effects of Column and Row Unrolling on Cache Connected Designs. Points with Identical Marker and Color Correspond to Cache Sizes of 8 KB, 16 KB, 32 KB, and 64KB in order of increasing power and decreasing runtime.</w:t>
                        </w:r>
                      </w:p>
                    </w:txbxContent>
                  </v:textbox>
                </v:shape>
                <w10:wrap type="topAndBottom" anchorx="margin"/>
              </v:group>
            </w:pict>
          </mc:Fallback>
        </mc:AlternateContent>
      </w:r>
      <w:r w:rsidR="00341251" w:rsidRPr="007D7E99">
        <w:t>illustra</w:t>
      </w:r>
      <w:r w:rsidR="005C7AFC" w:rsidRPr="007D7E99">
        <w:t>te these design tradeoffs.</w:t>
      </w:r>
    </w:p>
    <w:p w14:paraId="25F89FEE" w14:textId="55FEFF21" w:rsidR="00B658C9" w:rsidRPr="007D7E99" w:rsidRDefault="00B658C9" w:rsidP="00314B98">
      <w:pPr>
        <w:keepNext/>
        <w:jc w:val="center"/>
        <w:rPr>
          <w:rFonts w:ascii="Times New Roman" w:hAnsi="Times New Roman" w:cs="Times New Roman"/>
        </w:rPr>
      </w:pPr>
    </w:p>
    <w:p w14:paraId="4E1C3B9C" w14:textId="7FF0EDE4" w:rsidR="00B658C9" w:rsidRPr="007D7E99" w:rsidRDefault="00DC21E3">
      <w:pPr>
        <w:rPr>
          <w:rFonts w:ascii="Times New Roman" w:hAnsi="Times New Roman" w:cs="Times New Roman"/>
        </w:rPr>
      </w:pPr>
      <w:r w:rsidRPr="007D7E99">
        <w:rPr>
          <w:rFonts w:ascii="Times New Roman" w:hAnsi="Times New Roman" w:cs="Times New Roman"/>
        </w:rPr>
        <w:t xml:space="preserve">Oddly, area costs were not reflected to increase in row or column parameter sweeps. We are uncertain as to the cause of this anomaly. </w:t>
      </w:r>
    </w:p>
    <w:p w14:paraId="2C27BAD2" w14:textId="2FCF2C62" w:rsidR="00B658C9" w:rsidRPr="007D7E99" w:rsidRDefault="00DC21E3" w:rsidP="00D037F4">
      <w:pPr>
        <w:pStyle w:val="Heading2"/>
        <w:numPr>
          <w:ilvl w:val="0"/>
          <w:numId w:val="5"/>
        </w:numPr>
        <w:rPr>
          <w:rFonts w:ascii="Times New Roman" w:hAnsi="Times New Roman" w:cs="Times New Roman"/>
          <w:i/>
          <w:sz w:val="20"/>
          <w:szCs w:val="20"/>
        </w:rPr>
      </w:pPr>
      <w:bookmarkStart w:id="25" w:name="_59wh0844oh13" w:colFirst="0" w:colLast="0"/>
      <w:bookmarkEnd w:id="25"/>
      <w:r w:rsidRPr="007D7E99">
        <w:rPr>
          <w:rFonts w:ascii="Times New Roman" w:hAnsi="Times New Roman" w:cs="Times New Roman"/>
          <w:i/>
          <w:sz w:val="20"/>
          <w:szCs w:val="20"/>
        </w:rPr>
        <w:t>Cache Parameter Effects</w:t>
      </w:r>
    </w:p>
    <w:p w14:paraId="0B36DA64" w14:textId="4F1FC467" w:rsidR="00B658C9" w:rsidRPr="007D7E99" w:rsidRDefault="00DC21E3">
      <w:pPr>
        <w:rPr>
          <w:rFonts w:ascii="Times New Roman" w:hAnsi="Times New Roman" w:cs="Times New Roman"/>
        </w:rPr>
      </w:pPr>
      <w:r w:rsidRPr="007D7E99">
        <w:rPr>
          <w:rFonts w:ascii="Times New Roman" w:hAnsi="Times New Roman" w:cs="Times New Roman"/>
        </w:rPr>
        <w:t xml:space="preserve">The primary benchmark used for designs sweeps was inversion of a 64x64 entry matrix of float values. Each float value on the test machine was 4 bytes, and the inverse solving algorithm includes both the </w:t>
      </w:r>
      <w:r w:rsidRPr="007D7E99">
        <w:rPr>
          <w:rFonts w:ascii="Times New Roman" w:hAnsi="Times New Roman" w:cs="Times New Roman"/>
          <w:i/>
        </w:rPr>
        <w:t>A</w:t>
      </w:r>
      <w:r w:rsidRPr="007D7E99">
        <w:rPr>
          <w:rFonts w:ascii="Times New Roman" w:hAnsi="Times New Roman" w:cs="Times New Roman"/>
        </w:rPr>
        <w:t xml:space="preserve"> matrix to be inverted and an equally-sized identity matrix (</w:t>
      </w:r>
      <w:r w:rsidRPr="007D7E99">
        <w:rPr>
          <w:rFonts w:ascii="Times New Roman" w:hAnsi="Times New Roman" w:cs="Times New Roman"/>
          <w:i/>
        </w:rPr>
        <w:t>I</w:t>
      </w:r>
      <w:r w:rsidRPr="007D7E99">
        <w:rPr>
          <w:rFonts w:ascii="Times New Roman" w:hAnsi="Times New Roman" w:cs="Times New Roman"/>
        </w:rPr>
        <w:t>) in which the final inverted result is computed and eventually returned. Therefore, the memory requirement for an NxN matrix is:</w:t>
      </w:r>
    </w:p>
    <w:p w14:paraId="10BE9277" w14:textId="77777777" w:rsidR="00C65B61" w:rsidRPr="007D7E99" w:rsidRDefault="00C65B61">
      <w:pPr>
        <w:rPr>
          <w:rFonts w:ascii="Times New Roman" w:hAnsi="Times New Roman" w:cs="Times New Roman"/>
        </w:rPr>
      </w:pPr>
    </w:p>
    <w:p w14:paraId="5264E879" w14:textId="77777777" w:rsidR="00B658C9" w:rsidRPr="007D7E99" w:rsidRDefault="00DC21E3">
      <w:pPr>
        <w:jc w:val="center"/>
        <w:rPr>
          <w:rFonts w:ascii="Times New Roman" w:hAnsi="Times New Roman" w:cs="Times New Roman"/>
        </w:rPr>
      </w:pPr>
      <m:oMathPara>
        <m:oMath>
          <m:r>
            <w:rPr>
              <w:rFonts w:ascii="Cambria Math" w:hAnsi="Cambria Math" w:cs="Times New Roman"/>
            </w:rPr>
            <m:t>Memory Size = NxNx2x4 Bytes</m:t>
          </m:r>
        </m:oMath>
      </m:oMathPara>
    </w:p>
    <w:p w14:paraId="04374200" w14:textId="77777777" w:rsidR="00B658C9" w:rsidRPr="007D7E99" w:rsidRDefault="00B658C9">
      <w:pPr>
        <w:jc w:val="left"/>
        <w:rPr>
          <w:rFonts w:ascii="Times New Roman" w:hAnsi="Times New Roman" w:cs="Times New Roman"/>
        </w:rPr>
      </w:pPr>
    </w:p>
    <w:p w14:paraId="56EBBDE2" w14:textId="602D650A" w:rsidR="00B658C9" w:rsidRPr="007D7E99" w:rsidRDefault="00DC21E3" w:rsidP="00CF3F47">
      <w:pPr>
        <w:pStyle w:val="NoSpacing"/>
        <w:rPr>
          <w:rStyle w:val="CodeChar"/>
        </w:rPr>
      </w:pPr>
      <w:r w:rsidRPr="007D7E99">
        <w:t xml:space="preserve">For the </w:t>
      </w:r>
      <w:r w:rsidR="000C021C" w:rsidRPr="007D7E99">
        <w:t>64x64</w:t>
      </w:r>
      <w:r w:rsidRPr="007D7E99">
        <w:t xml:space="preserve"> matrix size this is 32KB of memory. Therefore, our design sweeps covered the range of 8KB (the smallest supported by the simulator) up to 64KB in powers of two. Overall, we find that for design points that have high FU parallelism through high column and row unroll factors, increasing the size of cache substantially increases performance while increasing static and dynamic power costs. The exchange of increased area and power for reduced runtime exhibits limited returns for values greater than 16KB, and </w:t>
      </w:r>
      <w:r w:rsidRPr="007D7E99">
        <w:lastRenderedPageBreak/>
        <w:t xml:space="preserve">very little gain for 64KB </w:t>
      </w:r>
      <w:r w:rsidR="007021AA" w:rsidRPr="007D7E99">
        <w:rPr>
          <w:noProof/>
        </w:rPr>
        <mc:AlternateContent>
          <mc:Choice Requires="wpg">
            <w:drawing>
              <wp:anchor distT="0" distB="0" distL="114300" distR="114300" simplePos="0" relativeHeight="251669504" behindDoc="0" locked="0" layoutInCell="1" allowOverlap="1" wp14:anchorId="661A6610" wp14:editId="52D9F7E0">
                <wp:simplePos x="0" y="0"/>
                <wp:positionH relativeFrom="column">
                  <wp:align>right</wp:align>
                </wp:positionH>
                <wp:positionV relativeFrom="paragraph">
                  <wp:posOffset>423048</wp:posOffset>
                </wp:positionV>
                <wp:extent cx="2742565" cy="3586011"/>
                <wp:effectExtent l="0" t="0" r="635" b="0"/>
                <wp:wrapTopAndBottom/>
                <wp:docPr id="36" name="Group 36"/>
                <wp:cNvGraphicFramePr/>
                <a:graphic xmlns:a="http://schemas.openxmlformats.org/drawingml/2006/main">
                  <a:graphicData uri="http://schemas.microsoft.com/office/word/2010/wordprocessingGroup">
                    <wpg:wgp>
                      <wpg:cNvGrpSpPr/>
                      <wpg:grpSpPr>
                        <a:xfrm>
                          <a:off x="0" y="0"/>
                          <a:ext cx="2742565" cy="3586011"/>
                          <a:chOff x="0" y="0"/>
                          <a:chExt cx="2742565" cy="3586011"/>
                        </a:xfrm>
                      </wpg:grpSpPr>
                      <wpg:grpSp>
                        <wpg:cNvPr id="34" name="Group 34"/>
                        <wpg:cNvGrpSpPr/>
                        <wpg:grpSpPr>
                          <a:xfrm>
                            <a:off x="0" y="0"/>
                            <a:ext cx="2742565" cy="3148275"/>
                            <a:chOff x="0" y="0"/>
                            <a:chExt cx="2742565" cy="3148275"/>
                          </a:xfrm>
                        </wpg:grpSpPr>
                        <pic:pic xmlns:pic="http://schemas.openxmlformats.org/drawingml/2006/picture">
                          <pic:nvPicPr>
                            <pic:cNvPr id="17" name="Picture 17" descr="https://lh5.googleusercontent.com/GV9hlidCmN-PRl6puVr_ezviZAMKNufKEATWLuqO5sjVzI9MZ621F1_xEYXHa8cd4ls9oAFMHWgqHr3RdollJNVn1rMAe9Li-ongwgTbMKqO-48vehOEM8eDxXd5V5kncLIHx5E"/>
                            <pic:cNvPicPr>
                              <a:picLocks noChangeAspect="1"/>
                            </pic:cNvPicPr>
                          </pic:nvPicPr>
                          <pic:blipFill rotWithShape="1">
                            <a:blip r:embed="rId24" cstate="print">
                              <a:extLst>
                                <a:ext uri="{28A0092B-C50C-407E-A947-70E740481C1C}">
                                  <a14:useLocalDpi xmlns:a14="http://schemas.microsoft.com/office/drawing/2010/main" val="0"/>
                                </a:ext>
                              </a:extLst>
                            </a:blip>
                            <a:srcRect r="29835"/>
                            <a:stretch/>
                          </pic:blipFill>
                          <pic:spPr bwMode="auto">
                            <a:xfrm>
                              <a:off x="405517" y="1614115"/>
                              <a:ext cx="1924050" cy="153416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 name="Picture 16" descr="https://lh4.googleusercontent.com/kyOtxONCJB-RCag8EuPK8KLKn0fiDLPG_seEg36VDF7hgPxxmXu0EJ2aoDpRiWQuKf8YyC3PD_Z7ad-AHtAhWKOxdzWnK1dehmh5jUqOWLo6n8FO06M7CgAhE6prVCMi3TGXlkI"/>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42565" cy="1669415"/>
                            </a:xfrm>
                            <a:prstGeom prst="rect">
                              <a:avLst/>
                            </a:prstGeom>
                            <a:noFill/>
                            <a:ln>
                              <a:noFill/>
                            </a:ln>
                          </pic:spPr>
                        </pic:pic>
                      </wpg:grpSp>
                      <wps:wsp>
                        <wps:cNvPr id="35" name="Text Box 35"/>
                        <wps:cNvSpPr txBox="1"/>
                        <wps:spPr>
                          <a:xfrm>
                            <a:off x="0" y="3204376"/>
                            <a:ext cx="2742565" cy="381635"/>
                          </a:xfrm>
                          <a:prstGeom prst="rect">
                            <a:avLst/>
                          </a:prstGeom>
                          <a:solidFill>
                            <a:prstClr val="white"/>
                          </a:solidFill>
                          <a:ln>
                            <a:noFill/>
                          </a:ln>
                        </wps:spPr>
                        <wps:txbx>
                          <w:txbxContent>
                            <w:p w14:paraId="10093253" w14:textId="75FC2560" w:rsidR="00AE5202" w:rsidRPr="00835FC9" w:rsidRDefault="00AE5202" w:rsidP="00835FC9">
                              <w:pPr>
                                <w:pStyle w:val="Caption"/>
                                <w:rPr>
                                  <w:noProof/>
                                  <w:lang w:val="en-US"/>
                                </w:rPr>
                              </w:pPr>
                              <w:bookmarkStart w:id="26" w:name="_Ref513399362"/>
                              <w:r w:rsidRPr="00835FC9">
                                <w:rPr>
                                  <w:lang w:val="en-US"/>
                                </w:rPr>
                                <w:t xml:space="preserve">Figure </w:t>
                              </w:r>
                              <w:r>
                                <w:fldChar w:fldCharType="begin"/>
                              </w:r>
                              <w:r w:rsidRPr="00835FC9">
                                <w:rPr>
                                  <w:lang w:val="en-US"/>
                                </w:rPr>
                                <w:instrText xml:space="preserve"> SEQ Figure \* ARABIC </w:instrText>
                              </w:r>
                              <w:r>
                                <w:fldChar w:fldCharType="separate"/>
                              </w:r>
                              <w:r w:rsidR="001A57E5">
                                <w:rPr>
                                  <w:noProof/>
                                  <w:lang w:val="en-US"/>
                                </w:rPr>
                                <w:t>8</w:t>
                              </w:r>
                              <w:r>
                                <w:fldChar w:fldCharType="end"/>
                              </w:r>
                              <w:bookmarkEnd w:id="26"/>
                              <w:r w:rsidRPr="00835FC9">
                                <w:rPr>
                                  <w:lang w:val="en-US"/>
                                </w:rPr>
                                <w:t xml:space="preserve"> Effects of Cache Size on Runtime of MIP. Larger caches reduce runtime by providing more entries in which to keep still-relevant data used by the functional uni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61A6610" id="Group 36" o:spid="_x0000_s1037" style="position:absolute;left:0;text-align:left;margin-left:164.75pt;margin-top:33.3pt;width:215.95pt;height:282.35pt;z-index:251669504;mso-position-horizontal:right" coordsize="27425,35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">
                <v:group id="Group 34" o:spid="_x0000_s1038" style="position:absolute;width:27425;height:31482" coordsize="27425,31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Picture 17" o:spid="_x0000_s1039" type="#_x0000_t75" alt="https://lh5.googleusercontent.com/GV9hlidCmN-PRl6puVr_ezviZAMKNufKEATWLuqO5sjVzI9MZ621F1_xEYXHa8cd4ls9oAFMHWgqHr3RdollJNVn1rMAe9Li-ongwgTbMKqO-48vehOEM8eDxXd5V5kncLIHx5E" style="position:absolute;left:4055;top:16141;width:19240;height:15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">
                    <v:imagedata r:id="rId26" o:title="GV9hlidCmN-PRl6puVr_ezviZAMKNufKEATWLuqO5sjVzI9MZ621F1_xEYXHa8cd4ls9oAFMHWgqHr3RdollJNVn1rMAe9Li-ongwgTbMKqO-48vehOEM8eDxXd5V5kncLIHx5E" cropright="19553f"/>
                  </v:shape>
                  <v:shape id="Picture 16" o:spid="_x0000_s1040" type="#_x0000_t75" alt="https://lh4.googleusercontent.com/kyOtxONCJB-RCag8EuPK8KLKn0fiDLPG_seEg36VDF7hgPxxmXu0EJ2aoDpRiWQuKf8YyC3PD_Z7ad-AHtAhWKOxdzWnK1dehmh5jUqOWLo6n8FO06M7CgAhE6prVCMi3TGXlkI" style="position:absolute;width:27425;height:166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">
                    <v:imagedata r:id="rId27" o:title="kyOtxONCJB-RCag8EuPK8KLKn0fiDLPG_seEg36VDF7hgPxxmXu0EJ2aoDpRiWQuKf8YyC3PD_Z7ad-AHtAhWKOxdzWnK1dehmh5jUqOWLo6n8FO06M7CgAhE6prVCMi3TGXlkI"/>
                  </v:shape>
                </v:group>
                <v:shape id="Text Box 35" o:spid="_x0000_s1041" type="#_x0000_t202" style="position:absolute;top:32043;width:27425;height:38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umxQAAANsAAAAPAAAAZHJzL2Rvd25yZXYueG1sRI9Pa8JA&#10;FMTvBb/D8oReim6aU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DC4CumxQAAANsAAAAP&#10;AAAAAAAAAAAAAAAAAAcCAABkcnMvZG93bnJldi54bWxQSwUGAAAAAAMAAwC3AAAA+QIAAAAA&#10;" stroked="f">
                  <v:textbox inset="0,0,0,0">
                    <w:txbxContent>
                      <w:p w14:paraId="10093253" w14:textId="75FC2560" w:rsidR="00AE5202" w:rsidRPr="00835FC9" w:rsidRDefault="00AE5202" w:rsidP="00835FC9">
                        <w:pPr>
                          <w:pStyle w:val="Caption"/>
                          <w:rPr>
                            <w:noProof/>
                            <w:lang w:val="en-US"/>
                          </w:rPr>
                        </w:pPr>
                        <w:bookmarkStart w:id="27" w:name="_Ref513399362"/>
                        <w:r w:rsidRPr="00835FC9">
                          <w:rPr>
                            <w:lang w:val="en-US"/>
                          </w:rPr>
                          <w:t xml:space="preserve">Figure </w:t>
                        </w:r>
                        <w:r>
                          <w:fldChar w:fldCharType="begin"/>
                        </w:r>
                        <w:r w:rsidRPr="00835FC9">
                          <w:rPr>
                            <w:lang w:val="en-US"/>
                          </w:rPr>
                          <w:instrText xml:space="preserve"> SEQ Figure \* ARABIC </w:instrText>
                        </w:r>
                        <w:r>
                          <w:fldChar w:fldCharType="separate"/>
                        </w:r>
                        <w:r w:rsidR="001A57E5">
                          <w:rPr>
                            <w:noProof/>
                            <w:lang w:val="en-US"/>
                          </w:rPr>
                          <w:t>8</w:t>
                        </w:r>
                        <w:r>
                          <w:fldChar w:fldCharType="end"/>
                        </w:r>
                        <w:bookmarkEnd w:id="27"/>
                        <w:r w:rsidRPr="00835FC9">
                          <w:rPr>
                            <w:lang w:val="en-US"/>
                          </w:rPr>
                          <w:t xml:space="preserve"> Effects of Cache Size on Runtime of MIP. Larger caches reduce runtime by providing more entries in which to keep still-relevant data used by the functional units.</w:t>
                        </w:r>
                      </w:p>
                    </w:txbxContent>
                  </v:textbox>
                </v:shape>
                <w10:wrap type="topAndBottom"/>
              </v:group>
            </w:pict>
          </mc:Fallback>
        </mc:AlternateContent>
      </w:r>
      <w:r w:rsidRPr="007D7E99">
        <w:t>compared to 32KB</w:t>
      </w:r>
      <w:r w:rsidR="00CF3F47" w:rsidRPr="007D7E99">
        <w:t xml:space="preserve"> (</w:t>
      </w:r>
      <w:r w:rsidR="007021AA" w:rsidRPr="007D7E99">
        <w:fldChar w:fldCharType="begin"/>
      </w:r>
      <w:r w:rsidR="007021AA" w:rsidRPr="007D7E99">
        <w:instrText xml:space="preserve"> REF _Ref513399362 \h </w:instrText>
      </w:r>
      <w:r w:rsidR="007D7E99">
        <w:instrText xml:space="preserve"> \* MERGEFORMAT </w:instrText>
      </w:r>
      <w:r w:rsidR="007021AA" w:rsidRPr="007D7E99">
        <w:fldChar w:fldCharType="separate"/>
      </w:r>
      <w:r w:rsidR="001A57E5" w:rsidRPr="00835FC9">
        <w:t xml:space="preserve">Figure </w:t>
      </w:r>
      <w:r w:rsidR="001A57E5">
        <w:rPr>
          <w:noProof/>
        </w:rPr>
        <w:t>8</w:t>
      </w:r>
      <w:r w:rsidR="007021AA" w:rsidRPr="007D7E99">
        <w:fldChar w:fldCharType="end"/>
      </w:r>
      <w:r w:rsidR="00CF3F47" w:rsidRPr="007D7E99">
        <w:t>)</w:t>
      </w:r>
      <w:r w:rsidRPr="007D7E99">
        <w:t>.</w:t>
      </w:r>
    </w:p>
    <w:p w14:paraId="2CE076AC" w14:textId="487E6D92" w:rsidR="00B658C9" w:rsidRPr="007D7E99" w:rsidRDefault="00B658C9" w:rsidP="00D44D21">
      <w:pPr>
        <w:pStyle w:val="Caption"/>
        <w:jc w:val="both"/>
        <w:rPr>
          <w:lang w:val="en-US"/>
        </w:rPr>
      </w:pPr>
    </w:p>
    <w:p w14:paraId="3A3569B8" w14:textId="6B14CBEF" w:rsidR="00B658C9" w:rsidRPr="007D7E99" w:rsidRDefault="00923A6F">
      <w:pPr>
        <w:rPr>
          <w:rFonts w:ascii="Times New Roman" w:hAnsi="Times New Roman" w:cs="Times New Roman"/>
        </w:rPr>
      </w:pPr>
      <w:r w:rsidRPr="007D7E99">
        <w:rPr>
          <w:rFonts w:ascii="Times New Roman" w:hAnsi="Times New Roman" w:cs="Times New Roman"/>
        </w:rPr>
        <w:t>However, w</w:t>
      </w:r>
      <w:r w:rsidR="00DC21E3" w:rsidRPr="007D7E99">
        <w:rPr>
          <w:rFonts w:ascii="Times New Roman" w:hAnsi="Times New Roman" w:cs="Times New Roman"/>
        </w:rPr>
        <w:t xml:space="preserve">e find that associativity and cache line size </w:t>
      </w:r>
      <w:r w:rsidRPr="007D7E99">
        <w:rPr>
          <w:rFonts w:ascii="Times New Roman" w:hAnsi="Times New Roman" w:cs="Times New Roman"/>
        </w:rPr>
        <w:t xml:space="preserve">had very little effect on the three objectives. Moderate levels of associativity could increase the effectiveness of a smaller cache by adding more entries in which conflicting lines can co-inhabit, but higher associativity increases area and power costs drastically. All Pareto-optimal designs use low values of associativity (2-4). Cache line size was swept for 32 and </w:t>
      </w:r>
      <w:r w:rsidR="00AA48B2" w:rsidRPr="007D7E99">
        <w:rPr>
          <w:rFonts w:ascii="Times New Roman" w:hAnsi="Times New Roman" w:cs="Times New Roman"/>
        </w:rPr>
        <w:t>64-byte</w:t>
      </w:r>
      <w:r w:rsidRPr="007D7E99">
        <w:rPr>
          <w:rFonts w:ascii="Times New Roman" w:hAnsi="Times New Roman" w:cs="Times New Roman"/>
        </w:rPr>
        <w:t xml:space="preserve"> lines; the differences in power and area were minimal but </w:t>
      </w:r>
      <w:r w:rsidR="00CF3F47" w:rsidRPr="007D7E99">
        <w:rPr>
          <w:rFonts w:ascii="Times New Roman" w:hAnsi="Times New Roman" w:cs="Times New Roman"/>
        </w:rPr>
        <w:t>64-byte</w:t>
      </w:r>
      <w:r w:rsidRPr="007D7E99">
        <w:rPr>
          <w:rFonts w:ascii="Times New Roman" w:hAnsi="Times New Roman" w:cs="Times New Roman"/>
        </w:rPr>
        <w:t xml:space="preserve"> lines offered a slight improvement in runtime</w:t>
      </w:r>
      <w:r w:rsidR="00DD6194" w:rsidRPr="007D7E99">
        <w:rPr>
          <w:rFonts w:ascii="Times New Roman" w:hAnsi="Times New Roman" w:cs="Times New Roman"/>
        </w:rPr>
        <w:t>, so this setting was retained for all later design sweeps.</w:t>
      </w:r>
    </w:p>
    <w:p w14:paraId="2E258B64" w14:textId="6B3AC81D" w:rsidR="00B658C9" w:rsidRPr="007D7E99" w:rsidRDefault="00DC21E3" w:rsidP="00D037F4">
      <w:pPr>
        <w:pStyle w:val="Heading2"/>
        <w:numPr>
          <w:ilvl w:val="0"/>
          <w:numId w:val="5"/>
        </w:numPr>
        <w:rPr>
          <w:rFonts w:ascii="Times New Roman" w:hAnsi="Times New Roman" w:cs="Times New Roman"/>
          <w:i/>
          <w:sz w:val="20"/>
          <w:szCs w:val="20"/>
        </w:rPr>
      </w:pPr>
      <w:bookmarkStart w:id="28" w:name="_w519083incis" w:colFirst="0" w:colLast="0"/>
      <w:bookmarkEnd w:id="28"/>
      <w:r w:rsidRPr="007D7E99">
        <w:rPr>
          <w:rFonts w:ascii="Times New Roman" w:hAnsi="Times New Roman" w:cs="Times New Roman"/>
          <w:i/>
          <w:sz w:val="20"/>
          <w:szCs w:val="20"/>
        </w:rPr>
        <w:t>Scratchpad Parameter Effects</w:t>
      </w:r>
    </w:p>
    <w:p w14:paraId="7161431B" w14:textId="1309BEBB" w:rsidR="00B658C9" w:rsidRPr="007D7E99" w:rsidRDefault="00DC21E3" w:rsidP="00632542">
      <w:pPr>
        <w:pStyle w:val="NoSpacing"/>
      </w:pPr>
      <w:r w:rsidRPr="007D7E99">
        <w:t>In scratchpad designs, the MIP design must be capable of holding the entirety of and array marked for DMA transfer. Therefore, the size of each scratchpad is fixed by the problem size; this leaves partition type and factor as the significant sweeping parameters to influence area, power, and runtime. As referenced in</w:t>
      </w:r>
      <w:r w:rsidR="00BF3771" w:rsidRPr="007D7E99">
        <w:t xml:space="preserve"> </w:t>
      </w:r>
      <w:r w:rsidR="00BF3771" w:rsidRPr="007D7E99">
        <w:fldChar w:fldCharType="begin"/>
      </w:r>
      <w:r w:rsidR="00BF3771" w:rsidRPr="007D7E99">
        <w:instrText xml:space="preserve"> REF _Ref513396843 \h  \* MERGEFORMAT </w:instrText>
      </w:r>
      <w:r w:rsidR="00BF3771" w:rsidRPr="007D7E99">
        <w:fldChar w:fldCharType="separate"/>
      </w:r>
      <w:r w:rsidR="001A57E5" w:rsidRPr="007D7E99">
        <w:t xml:space="preserve">Table </w:t>
      </w:r>
      <w:r w:rsidR="001A57E5">
        <w:rPr>
          <w:noProof/>
        </w:rPr>
        <w:t>2</w:t>
      </w:r>
      <w:r w:rsidR="00BF3771" w:rsidRPr="007D7E99">
        <w:fldChar w:fldCharType="end"/>
      </w:r>
      <w:r w:rsidRPr="007D7E99">
        <w:t xml:space="preserve">, cyclic partitioning more readily enables parallel </w:t>
      </w:r>
      <w:r w:rsidRPr="007D7E99">
        <w:t>column-level data accesses, while block partitioning at larger numbers of partitions enables independent row-level access (number of partitions equal to matrix MAT_SIZE). Therefore, cyclic and block factors were swept for two separate ranges that each optimized for column-level data parall</w:t>
      </w:r>
      <w:r w:rsidR="00A55B74" w:rsidRPr="007D7E99">
        <w:t xml:space="preserve">elism. The ranges are shown in Table 2 </w:t>
      </w:r>
      <w:r w:rsidRPr="007D7E99">
        <w:t>below.</w:t>
      </w:r>
    </w:p>
    <w:p w14:paraId="35C0CB21" w14:textId="0125E5E5" w:rsidR="00C11286" w:rsidRPr="007D7E99" w:rsidRDefault="00C11286" w:rsidP="00632542">
      <w:pPr>
        <w:pStyle w:val="NoSpacing"/>
      </w:pPr>
    </w:p>
    <w:p w14:paraId="7804C6AC" w14:textId="73CF002F" w:rsidR="00A55B74" w:rsidRPr="007D7E99" w:rsidRDefault="00C11286" w:rsidP="00C11286">
      <w:pPr>
        <w:pStyle w:val="Caption"/>
        <w:rPr>
          <w:lang w:val="en-US"/>
        </w:rPr>
      </w:pPr>
      <w:bookmarkStart w:id="29" w:name="_Ref513396843"/>
      <w:r w:rsidRPr="007D7E99">
        <w:rPr>
          <w:lang w:val="en-US"/>
        </w:rPr>
        <w:t xml:space="preserve">Table </w:t>
      </w:r>
      <w:r w:rsidRPr="007D7E99">
        <w:rPr>
          <w:i/>
        </w:rPr>
        <w:fldChar w:fldCharType="begin"/>
      </w:r>
      <w:r w:rsidRPr="007D7E99">
        <w:rPr>
          <w:lang w:val="en-US"/>
        </w:rPr>
        <w:instrText xml:space="preserve"> SEQ Table \* ARABIC </w:instrText>
      </w:r>
      <w:r w:rsidRPr="007D7E99">
        <w:rPr>
          <w:i/>
        </w:rPr>
        <w:fldChar w:fldCharType="separate"/>
      </w:r>
      <w:r w:rsidR="001A57E5">
        <w:rPr>
          <w:noProof/>
          <w:lang w:val="en-US"/>
        </w:rPr>
        <w:t>2</w:t>
      </w:r>
      <w:r w:rsidRPr="007D7E99">
        <w:rPr>
          <w:i/>
        </w:rPr>
        <w:fldChar w:fldCharType="end"/>
      </w:r>
      <w:bookmarkEnd w:id="29"/>
      <w:r w:rsidRPr="007D7E99">
        <w:rPr>
          <w:lang w:val="en-US"/>
        </w:rPr>
        <w:t>: Number of partitions swept for partition schemes. Note that cyclic factor = 1 was also tested, which equates to one contiguous partition and is equivalent to block with factor = 1.</w:t>
      </w:r>
    </w:p>
    <w:tbl>
      <w:tblPr>
        <w:tblStyle w:val="a0"/>
        <w:tblW w:w="43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60"/>
        <w:gridCol w:w="2160"/>
      </w:tblGrid>
      <w:tr w:rsidR="00A55B74" w:rsidRPr="007D7E99" w14:paraId="4A1F4752" w14:textId="77777777" w:rsidTr="00AE5202">
        <w:tc>
          <w:tcPr>
            <w:tcW w:w="2160" w:type="dxa"/>
            <w:shd w:val="clear" w:color="auto" w:fill="auto"/>
            <w:tcMar>
              <w:top w:w="100" w:type="dxa"/>
              <w:left w:w="100" w:type="dxa"/>
              <w:bottom w:w="100" w:type="dxa"/>
              <w:right w:w="100" w:type="dxa"/>
            </w:tcMar>
          </w:tcPr>
          <w:p w14:paraId="6A46A82C" w14:textId="77777777" w:rsidR="00A55B74" w:rsidRPr="007D7E99" w:rsidRDefault="00A55B74" w:rsidP="00AE5202">
            <w:pPr>
              <w:widowControl w:val="0"/>
              <w:pBdr>
                <w:top w:val="nil"/>
                <w:left w:val="nil"/>
                <w:bottom w:val="nil"/>
                <w:right w:val="nil"/>
                <w:between w:val="nil"/>
              </w:pBdr>
              <w:jc w:val="center"/>
              <w:rPr>
                <w:rFonts w:ascii="Times New Roman" w:hAnsi="Times New Roman" w:cs="Times New Roman"/>
              </w:rPr>
            </w:pPr>
            <w:r w:rsidRPr="007D7E99">
              <w:rPr>
                <w:rFonts w:ascii="Times New Roman" w:hAnsi="Times New Roman" w:cs="Times New Roman"/>
              </w:rPr>
              <w:t>Block</w:t>
            </w:r>
          </w:p>
        </w:tc>
        <w:tc>
          <w:tcPr>
            <w:tcW w:w="2160" w:type="dxa"/>
            <w:shd w:val="clear" w:color="auto" w:fill="auto"/>
            <w:tcMar>
              <w:top w:w="100" w:type="dxa"/>
              <w:left w:w="100" w:type="dxa"/>
              <w:bottom w:w="100" w:type="dxa"/>
              <w:right w:w="100" w:type="dxa"/>
            </w:tcMar>
          </w:tcPr>
          <w:p w14:paraId="33AE8B35" w14:textId="77777777" w:rsidR="00A55B74" w:rsidRPr="007D7E99" w:rsidRDefault="00A55B74" w:rsidP="00AE5202">
            <w:pPr>
              <w:widowControl w:val="0"/>
              <w:pBdr>
                <w:top w:val="nil"/>
                <w:left w:val="nil"/>
                <w:bottom w:val="nil"/>
                <w:right w:val="nil"/>
                <w:between w:val="nil"/>
              </w:pBdr>
              <w:jc w:val="center"/>
              <w:rPr>
                <w:rFonts w:ascii="Times New Roman" w:hAnsi="Times New Roman" w:cs="Times New Roman"/>
              </w:rPr>
            </w:pPr>
            <w:r w:rsidRPr="007D7E99">
              <w:rPr>
                <w:rFonts w:ascii="Times New Roman" w:hAnsi="Times New Roman" w:cs="Times New Roman"/>
              </w:rPr>
              <w:t>Cyclic</w:t>
            </w:r>
          </w:p>
        </w:tc>
      </w:tr>
      <w:tr w:rsidR="00A55B74" w:rsidRPr="007D7E99" w14:paraId="726CD690" w14:textId="77777777" w:rsidTr="00AE5202">
        <w:tc>
          <w:tcPr>
            <w:tcW w:w="2160" w:type="dxa"/>
            <w:shd w:val="clear" w:color="auto" w:fill="auto"/>
            <w:tcMar>
              <w:top w:w="100" w:type="dxa"/>
              <w:left w:w="100" w:type="dxa"/>
              <w:bottom w:w="100" w:type="dxa"/>
              <w:right w:w="100" w:type="dxa"/>
            </w:tcMar>
          </w:tcPr>
          <w:p w14:paraId="2CFFF12D" w14:textId="77777777" w:rsidR="00A55B74" w:rsidRPr="007D7E99" w:rsidRDefault="00A55B74" w:rsidP="00AE5202">
            <w:pPr>
              <w:widowControl w:val="0"/>
              <w:pBdr>
                <w:top w:val="nil"/>
                <w:left w:val="nil"/>
                <w:bottom w:val="nil"/>
                <w:right w:val="nil"/>
                <w:between w:val="nil"/>
              </w:pBdr>
              <w:jc w:val="center"/>
              <w:rPr>
                <w:rFonts w:ascii="Times New Roman" w:hAnsi="Times New Roman" w:cs="Times New Roman"/>
              </w:rPr>
            </w:pPr>
            <w:r w:rsidRPr="007D7E99">
              <w:rPr>
                <w:rFonts w:ascii="Times New Roman" w:hAnsi="Times New Roman" w:cs="Times New Roman"/>
              </w:rPr>
              <w:t>64</w:t>
            </w:r>
          </w:p>
        </w:tc>
        <w:tc>
          <w:tcPr>
            <w:tcW w:w="2160" w:type="dxa"/>
            <w:shd w:val="clear" w:color="auto" w:fill="auto"/>
            <w:tcMar>
              <w:top w:w="100" w:type="dxa"/>
              <w:left w:w="100" w:type="dxa"/>
              <w:bottom w:w="100" w:type="dxa"/>
              <w:right w:w="100" w:type="dxa"/>
            </w:tcMar>
          </w:tcPr>
          <w:p w14:paraId="71D423C3" w14:textId="77777777" w:rsidR="00A55B74" w:rsidRPr="007D7E99" w:rsidRDefault="00A55B74" w:rsidP="00AE5202">
            <w:pPr>
              <w:widowControl w:val="0"/>
              <w:pBdr>
                <w:top w:val="nil"/>
                <w:left w:val="nil"/>
                <w:bottom w:val="nil"/>
                <w:right w:val="nil"/>
                <w:between w:val="nil"/>
              </w:pBdr>
              <w:jc w:val="center"/>
              <w:rPr>
                <w:rFonts w:ascii="Times New Roman" w:hAnsi="Times New Roman" w:cs="Times New Roman"/>
              </w:rPr>
            </w:pPr>
            <w:r w:rsidRPr="007D7E99">
              <w:rPr>
                <w:rFonts w:ascii="Times New Roman" w:hAnsi="Times New Roman" w:cs="Times New Roman"/>
              </w:rPr>
              <w:t>2</w:t>
            </w:r>
          </w:p>
        </w:tc>
      </w:tr>
      <w:tr w:rsidR="00A55B74" w:rsidRPr="007D7E99" w14:paraId="17D648A3" w14:textId="77777777" w:rsidTr="00AE5202">
        <w:tc>
          <w:tcPr>
            <w:tcW w:w="2160" w:type="dxa"/>
            <w:shd w:val="clear" w:color="auto" w:fill="auto"/>
            <w:tcMar>
              <w:top w:w="100" w:type="dxa"/>
              <w:left w:w="100" w:type="dxa"/>
              <w:bottom w:w="100" w:type="dxa"/>
              <w:right w:w="100" w:type="dxa"/>
            </w:tcMar>
          </w:tcPr>
          <w:p w14:paraId="547053B6" w14:textId="77777777" w:rsidR="00A55B74" w:rsidRPr="007D7E99" w:rsidRDefault="00A55B74" w:rsidP="00AE5202">
            <w:pPr>
              <w:widowControl w:val="0"/>
              <w:pBdr>
                <w:top w:val="nil"/>
                <w:left w:val="nil"/>
                <w:bottom w:val="nil"/>
                <w:right w:val="nil"/>
                <w:between w:val="nil"/>
              </w:pBdr>
              <w:jc w:val="center"/>
              <w:rPr>
                <w:rFonts w:ascii="Times New Roman" w:hAnsi="Times New Roman" w:cs="Times New Roman"/>
              </w:rPr>
            </w:pPr>
            <w:r w:rsidRPr="007D7E99">
              <w:rPr>
                <w:rFonts w:ascii="Times New Roman" w:hAnsi="Times New Roman" w:cs="Times New Roman"/>
              </w:rPr>
              <w:t>128</w:t>
            </w:r>
          </w:p>
        </w:tc>
        <w:tc>
          <w:tcPr>
            <w:tcW w:w="2160" w:type="dxa"/>
            <w:shd w:val="clear" w:color="auto" w:fill="auto"/>
            <w:tcMar>
              <w:top w:w="100" w:type="dxa"/>
              <w:left w:w="100" w:type="dxa"/>
              <w:bottom w:w="100" w:type="dxa"/>
              <w:right w:w="100" w:type="dxa"/>
            </w:tcMar>
          </w:tcPr>
          <w:p w14:paraId="744861A1" w14:textId="77777777" w:rsidR="00A55B74" w:rsidRPr="007D7E99" w:rsidRDefault="00A55B74" w:rsidP="00AE5202">
            <w:pPr>
              <w:widowControl w:val="0"/>
              <w:pBdr>
                <w:top w:val="nil"/>
                <w:left w:val="nil"/>
                <w:bottom w:val="nil"/>
                <w:right w:val="nil"/>
                <w:between w:val="nil"/>
              </w:pBdr>
              <w:jc w:val="center"/>
              <w:rPr>
                <w:rFonts w:ascii="Times New Roman" w:hAnsi="Times New Roman" w:cs="Times New Roman"/>
              </w:rPr>
            </w:pPr>
            <w:r w:rsidRPr="007D7E99">
              <w:rPr>
                <w:rFonts w:ascii="Times New Roman" w:hAnsi="Times New Roman" w:cs="Times New Roman"/>
              </w:rPr>
              <w:t>4</w:t>
            </w:r>
          </w:p>
        </w:tc>
      </w:tr>
      <w:tr w:rsidR="00A55B74" w:rsidRPr="007D7E99" w14:paraId="093B22DD" w14:textId="77777777" w:rsidTr="00AE5202">
        <w:tc>
          <w:tcPr>
            <w:tcW w:w="2160" w:type="dxa"/>
            <w:shd w:val="clear" w:color="auto" w:fill="auto"/>
            <w:tcMar>
              <w:top w:w="100" w:type="dxa"/>
              <w:left w:w="100" w:type="dxa"/>
              <w:bottom w:w="100" w:type="dxa"/>
              <w:right w:w="100" w:type="dxa"/>
            </w:tcMar>
          </w:tcPr>
          <w:p w14:paraId="12AD6577" w14:textId="77777777" w:rsidR="00A55B74" w:rsidRPr="007D7E99" w:rsidRDefault="00A55B74" w:rsidP="00AE5202">
            <w:pPr>
              <w:widowControl w:val="0"/>
              <w:pBdr>
                <w:top w:val="nil"/>
                <w:left w:val="nil"/>
                <w:bottom w:val="nil"/>
                <w:right w:val="nil"/>
                <w:between w:val="nil"/>
              </w:pBdr>
              <w:jc w:val="center"/>
              <w:rPr>
                <w:rFonts w:ascii="Times New Roman" w:hAnsi="Times New Roman" w:cs="Times New Roman"/>
              </w:rPr>
            </w:pPr>
            <w:r w:rsidRPr="007D7E99">
              <w:rPr>
                <w:rFonts w:ascii="Times New Roman" w:hAnsi="Times New Roman" w:cs="Times New Roman"/>
              </w:rPr>
              <w:t>256</w:t>
            </w:r>
          </w:p>
        </w:tc>
        <w:tc>
          <w:tcPr>
            <w:tcW w:w="2160" w:type="dxa"/>
            <w:shd w:val="clear" w:color="auto" w:fill="auto"/>
            <w:tcMar>
              <w:top w:w="100" w:type="dxa"/>
              <w:left w:w="100" w:type="dxa"/>
              <w:bottom w:w="100" w:type="dxa"/>
              <w:right w:w="100" w:type="dxa"/>
            </w:tcMar>
          </w:tcPr>
          <w:p w14:paraId="211A4E50" w14:textId="77777777" w:rsidR="00A55B74" w:rsidRPr="007D7E99" w:rsidRDefault="00A55B74" w:rsidP="00AE5202">
            <w:pPr>
              <w:widowControl w:val="0"/>
              <w:pBdr>
                <w:top w:val="nil"/>
                <w:left w:val="nil"/>
                <w:bottom w:val="nil"/>
                <w:right w:val="nil"/>
                <w:between w:val="nil"/>
              </w:pBdr>
              <w:jc w:val="center"/>
              <w:rPr>
                <w:rFonts w:ascii="Times New Roman" w:hAnsi="Times New Roman" w:cs="Times New Roman"/>
              </w:rPr>
            </w:pPr>
            <w:r w:rsidRPr="007D7E99">
              <w:rPr>
                <w:rFonts w:ascii="Times New Roman" w:hAnsi="Times New Roman" w:cs="Times New Roman"/>
              </w:rPr>
              <w:t>8</w:t>
            </w:r>
          </w:p>
        </w:tc>
      </w:tr>
      <w:tr w:rsidR="00A55B74" w:rsidRPr="007D7E99" w14:paraId="5BDC98F1" w14:textId="77777777" w:rsidTr="00AE5202">
        <w:tc>
          <w:tcPr>
            <w:tcW w:w="2160" w:type="dxa"/>
            <w:shd w:val="clear" w:color="auto" w:fill="auto"/>
            <w:tcMar>
              <w:top w:w="100" w:type="dxa"/>
              <w:left w:w="100" w:type="dxa"/>
              <w:bottom w:w="100" w:type="dxa"/>
              <w:right w:w="100" w:type="dxa"/>
            </w:tcMar>
          </w:tcPr>
          <w:p w14:paraId="3CB53CEC" w14:textId="77777777" w:rsidR="00A55B74" w:rsidRPr="007D7E99" w:rsidRDefault="00A55B74" w:rsidP="00AE5202">
            <w:pPr>
              <w:widowControl w:val="0"/>
              <w:pBdr>
                <w:top w:val="nil"/>
                <w:left w:val="nil"/>
                <w:bottom w:val="nil"/>
                <w:right w:val="nil"/>
                <w:between w:val="nil"/>
              </w:pBdr>
              <w:jc w:val="center"/>
              <w:rPr>
                <w:rFonts w:ascii="Times New Roman" w:hAnsi="Times New Roman" w:cs="Times New Roman"/>
              </w:rPr>
            </w:pPr>
            <w:r w:rsidRPr="007D7E99">
              <w:rPr>
                <w:rFonts w:ascii="Times New Roman" w:hAnsi="Times New Roman" w:cs="Times New Roman"/>
              </w:rPr>
              <w:t>512</w:t>
            </w:r>
          </w:p>
        </w:tc>
        <w:tc>
          <w:tcPr>
            <w:tcW w:w="2160" w:type="dxa"/>
            <w:shd w:val="clear" w:color="auto" w:fill="auto"/>
            <w:tcMar>
              <w:top w:w="100" w:type="dxa"/>
              <w:left w:w="100" w:type="dxa"/>
              <w:bottom w:w="100" w:type="dxa"/>
              <w:right w:w="100" w:type="dxa"/>
            </w:tcMar>
          </w:tcPr>
          <w:p w14:paraId="0FEEEBE6" w14:textId="77777777" w:rsidR="00A55B74" w:rsidRPr="007D7E99" w:rsidRDefault="00A55B74" w:rsidP="00AE5202">
            <w:pPr>
              <w:keepNext/>
              <w:widowControl w:val="0"/>
              <w:pBdr>
                <w:top w:val="nil"/>
                <w:left w:val="nil"/>
                <w:bottom w:val="nil"/>
                <w:right w:val="nil"/>
                <w:between w:val="nil"/>
              </w:pBdr>
              <w:jc w:val="center"/>
              <w:rPr>
                <w:rFonts w:ascii="Times New Roman" w:hAnsi="Times New Roman" w:cs="Times New Roman"/>
              </w:rPr>
            </w:pPr>
            <w:r w:rsidRPr="007D7E99">
              <w:rPr>
                <w:rFonts w:ascii="Times New Roman" w:hAnsi="Times New Roman" w:cs="Times New Roman"/>
              </w:rPr>
              <w:t>64</w:t>
            </w:r>
          </w:p>
        </w:tc>
      </w:tr>
    </w:tbl>
    <w:p w14:paraId="3470E7A8" w14:textId="724BAD58" w:rsidR="006042BC" w:rsidRPr="007D7E99" w:rsidRDefault="00DC21E3" w:rsidP="00EE02E2">
      <w:pPr>
        <w:pStyle w:val="NoSpacing"/>
      </w:pPr>
      <w:bookmarkStart w:id="30" w:name="_sbdni32icgz4" w:colFirst="0" w:colLast="0"/>
      <w:bookmarkEnd w:id="30"/>
      <w:r w:rsidRPr="007D7E99">
        <w:t>Increasing the cyclic partition clearly improves accelerator performance for higher column loop unroll</w:t>
      </w:r>
      <w:r w:rsidR="00506EBF" w:rsidRPr="007D7E99">
        <w:t>ing</w:t>
      </w:r>
      <w:r w:rsidRPr="007D7E99">
        <w:t>; however</w:t>
      </w:r>
      <w:r w:rsidR="00C0467E" w:rsidRPr="007D7E99">
        <w:t>,</w:t>
      </w:r>
      <w:r w:rsidRPr="007D7E99">
        <w:t xml:space="preserve"> this comes at the cost of increased area due to scratchpad cost. Power is increased both by the static costs associated with a more complex memory partitioning system and because higher unroll factors are less bandwidth limited by a more partitioned memory</w:t>
      </w:r>
      <w:r w:rsidR="004B7DB1" w:rsidRPr="007D7E99">
        <w:t xml:space="preserve"> (</w:t>
      </w:r>
      <w:r w:rsidR="000E6567">
        <w:fldChar w:fldCharType="begin"/>
      </w:r>
      <w:r w:rsidR="000E6567">
        <w:instrText xml:space="preserve"> REF _Ref513399452 \h </w:instrText>
      </w:r>
      <w:r w:rsidR="000E6567">
        <w:fldChar w:fldCharType="separate"/>
      </w:r>
      <w:r w:rsidR="001A57E5" w:rsidRPr="005B0F20">
        <w:t xml:space="preserve">Figure </w:t>
      </w:r>
      <w:r w:rsidR="001A57E5">
        <w:rPr>
          <w:noProof/>
        </w:rPr>
        <w:t>9</w:t>
      </w:r>
      <w:r w:rsidR="000E6567">
        <w:fldChar w:fldCharType="end"/>
      </w:r>
      <w:r w:rsidR="004B7DB1" w:rsidRPr="007D7E99">
        <w:t>)</w:t>
      </w:r>
      <w:r w:rsidRPr="007D7E99">
        <w:t>. When this is the case, the dynamic power increases considerably as well. Increasing block factors allows larger column loop unrolls to have greater speedup, but also causes a linear increase in memory and increases power.</w:t>
      </w:r>
      <w:bookmarkStart w:id="31" w:name="_q7rn5uuxk623" w:colFirst="0" w:colLast="0"/>
      <w:bookmarkEnd w:id="31"/>
    </w:p>
    <w:p w14:paraId="68FE44F6" w14:textId="77777777" w:rsidR="00EE02E2" w:rsidRPr="007D7E99" w:rsidRDefault="00EE02E2" w:rsidP="00EE02E2">
      <w:pPr>
        <w:pStyle w:val="NoSpacing"/>
      </w:pPr>
    </w:p>
    <w:p w14:paraId="1973BE52" w14:textId="2B6B7254" w:rsidR="00B658C9" w:rsidRPr="007D7E99" w:rsidRDefault="00DC21E3" w:rsidP="00632542">
      <w:pPr>
        <w:pStyle w:val="NoSpacing"/>
      </w:pPr>
      <w:r w:rsidRPr="007D7E99">
        <w:t>Analysis of leakage and dynamic power for the memory system and functional units also shows that for a fixed unroll factor, increasing the memory partition factor will allow those allocated hardware units to perform more work, therefore increasing functional unit dynamic power. In mirror fashion, increasing the functional unit parallelism through loop unrolling increases demand on a given memory configuration, thereby increasing the dynamic memory power. When either dynamic memory or functional unit power figures become insensitive to their own factors, this indicates that the bottleneck lies in the other system.</w:t>
      </w:r>
    </w:p>
    <w:p w14:paraId="540DC320" w14:textId="77777777" w:rsidR="006042BC" w:rsidRPr="007D7E99" w:rsidRDefault="006042BC" w:rsidP="00632542">
      <w:pPr>
        <w:pStyle w:val="NoSpacing"/>
      </w:pPr>
    </w:p>
    <w:p w14:paraId="5D8B0F15" w14:textId="1E169BF2" w:rsidR="00B658C9" w:rsidRPr="007D7E99" w:rsidRDefault="00DC21E3" w:rsidP="006876DF">
      <w:pPr>
        <w:pStyle w:val="NoSpacing"/>
      </w:pPr>
      <w:r w:rsidRPr="007D7E99">
        <w:lastRenderedPageBreak/>
        <w:t>DMA chunk size as noted in</w:t>
      </w:r>
      <w:r w:rsidR="00CF3F47" w:rsidRPr="007D7E99">
        <w:t xml:space="preserve"> </w:t>
      </w:r>
      <w:r w:rsidR="00CF3F47" w:rsidRPr="007D7E99">
        <w:fldChar w:fldCharType="begin"/>
      </w:r>
      <w:r w:rsidR="00CF3F47" w:rsidRPr="007D7E99">
        <w:instrText xml:space="preserve"> REF _Ref513396839 \h  \* MERGEFORMAT </w:instrText>
      </w:r>
      <w:r w:rsidR="00CF3F47" w:rsidRPr="007D7E99">
        <w:fldChar w:fldCharType="separate"/>
      </w:r>
      <w:r w:rsidR="001A57E5" w:rsidRPr="001A57E5">
        <w:t>Table 1</w:t>
      </w:r>
      <w:r w:rsidR="00CF3F47" w:rsidRPr="007D7E99">
        <w:fldChar w:fldCharType="end"/>
      </w:r>
      <w:r w:rsidR="00F26577" w:rsidRPr="007D7E99">
        <w:t xml:space="preserve"> </w:t>
      </w:r>
      <w:r w:rsidRPr="007D7E99">
        <w:t>was found in a support forum to have been deprecated. Scratchpad ports at the time of this writing does not appear to be a deprecated design option in Gem5-Aladdin, but nonetheless had no effect on any of the design objectives.</w:t>
      </w:r>
    </w:p>
    <w:p w14:paraId="3ACE9383" w14:textId="06C09B51" w:rsidR="00B658C9" w:rsidRPr="007D7E99" w:rsidRDefault="00DC21E3" w:rsidP="00D037F4">
      <w:pPr>
        <w:pStyle w:val="Heading2"/>
        <w:numPr>
          <w:ilvl w:val="0"/>
          <w:numId w:val="5"/>
        </w:numPr>
        <w:rPr>
          <w:rFonts w:ascii="Times New Roman" w:hAnsi="Times New Roman" w:cs="Times New Roman"/>
          <w:i/>
          <w:sz w:val="20"/>
          <w:szCs w:val="20"/>
        </w:rPr>
      </w:pPr>
      <w:bookmarkStart w:id="32" w:name="_de03z0qe8z5b" w:colFirst="0" w:colLast="0"/>
      <w:bookmarkEnd w:id="32"/>
      <w:r w:rsidRPr="007D7E99">
        <w:rPr>
          <w:rFonts w:ascii="Times New Roman" w:hAnsi="Times New Roman" w:cs="Times New Roman"/>
          <w:i/>
          <w:sz w:val="20"/>
          <w:szCs w:val="20"/>
        </w:rPr>
        <w:t>Matrix Size Scaling</w:t>
      </w:r>
    </w:p>
    <w:p w14:paraId="21FDDE3C" w14:textId="1603A0ED" w:rsidR="00B658C9" w:rsidRPr="007D7E99" w:rsidRDefault="00DC21E3">
      <w:pPr>
        <w:rPr>
          <w:rFonts w:ascii="Times New Roman" w:hAnsi="Times New Roman" w:cs="Times New Roman"/>
        </w:rPr>
      </w:pPr>
      <w:r w:rsidRPr="007D7E99">
        <w:rPr>
          <w:rFonts w:ascii="Times New Roman" w:hAnsi="Times New Roman" w:cs="Times New Roman"/>
        </w:rPr>
        <w:t>For several designs with fixed loop unrolls (implying fixed hardware size) and fixed cache size where applicable, we swept over problem sizes for 16x16 matrices, 32x32 matrices, and 64x64 matrices. As expected, increasing the problem size has little effect</w:t>
      </w:r>
      <w:r w:rsidR="00472D72" w:rsidRPr="007D7E99">
        <w:rPr>
          <w:rFonts w:ascii="Times New Roman" w:hAnsi="Times New Roman" w:cs="Times New Roman"/>
        </w:rPr>
        <w:t xml:space="preserve"> on the power and area of cache-</w:t>
      </w:r>
      <w:r w:rsidRPr="007D7E99">
        <w:rPr>
          <w:rFonts w:ascii="Times New Roman" w:hAnsi="Times New Roman" w:cs="Times New Roman"/>
        </w:rPr>
        <w:t>based designs because the cache size is fixed; runtime however scales in accordance with the polynomial computational complexity of the algorithm. Scratchpad designs increase considerably more in power and area costs because the scratchpads must be able to contain the entire working data set, which is on the order of O(2n</w:t>
      </w:r>
      <w:r w:rsidRPr="007D7E99">
        <w:rPr>
          <w:rFonts w:ascii="Times New Roman" w:hAnsi="Times New Roman" w:cs="Times New Roman"/>
          <w:vertAlign w:val="superscript"/>
        </w:rPr>
        <w:t>2</w:t>
      </w:r>
      <w:r w:rsidRPr="007D7E99">
        <w:rPr>
          <w:rFonts w:ascii="Times New Roman" w:hAnsi="Times New Roman" w:cs="Times New Roman"/>
        </w:rPr>
        <w:t xml:space="preserve">). Because the memory system scales in size (note that partitioning settings were fixed across designs), the scratchpad design </w:t>
      </w:r>
      <w:r w:rsidR="001A57E5" w:rsidRPr="007D7E99">
        <w:rPr>
          <w:rFonts w:ascii="Times New Roman" w:hAnsi="Times New Roman" w:cs="Times New Roman"/>
        </w:rPr>
        <w:t>can</w:t>
      </w:r>
      <w:r w:rsidRPr="007D7E99">
        <w:rPr>
          <w:rFonts w:ascii="Times New Roman" w:hAnsi="Times New Roman" w:cs="Times New Roman"/>
        </w:rPr>
        <w:t xml:space="preserve"> </w:t>
      </w:r>
      <w:r w:rsidRPr="007D7E99">
        <w:rPr>
          <w:rFonts w:ascii="Times New Roman" w:hAnsi="Times New Roman" w:cs="Times New Roman"/>
        </w:rPr>
        <w:t>scale to better performance than the cache design, which must pull and evict more and more lines for a larger problem size.</w:t>
      </w:r>
    </w:p>
    <w:p w14:paraId="23436EE1" w14:textId="4B800490" w:rsidR="00B658C9" w:rsidRPr="007D7E99" w:rsidRDefault="000E6567" w:rsidP="00D037F4">
      <w:pPr>
        <w:pStyle w:val="Heading2"/>
        <w:numPr>
          <w:ilvl w:val="0"/>
          <w:numId w:val="5"/>
        </w:numPr>
        <w:rPr>
          <w:rFonts w:ascii="Times New Roman" w:hAnsi="Times New Roman" w:cs="Times New Roman"/>
          <w:i/>
          <w:sz w:val="20"/>
          <w:szCs w:val="20"/>
        </w:rPr>
      </w:pPr>
      <w:bookmarkStart w:id="33" w:name="_tu5iqai4nyvy" w:colFirst="0" w:colLast="0"/>
      <w:bookmarkEnd w:id="33"/>
      <w:r w:rsidRPr="007D7E99">
        <w:rPr>
          <w:rFonts w:ascii="Times New Roman" w:hAnsi="Times New Roman" w:cs="Times New Roman"/>
          <w:i/>
          <w:noProof/>
          <w:sz w:val="20"/>
          <w:szCs w:val="20"/>
        </w:rPr>
        <mc:AlternateContent>
          <mc:Choice Requires="wpg">
            <w:drawing>
              <wp:anchor distT="0" distB="0" distL="114300" distR="114300" simplePos="0" relativeHeight="251663360" behindDoc="0" locked="0" layoutInCell="1" allowOverlap="1" wp14:anchorId="7CDF6FE3" wp14:editId="0F073B32">
                <wp:simplePos x="0" y="0"/>
                <wp:positionH relativeFrom="margin">
                  <wp:align>left</wp:align>
                </wp:positionH>
                <wp:positionV relativeFrom="paragraph">
                  <wp:posOffset>-4589559</wp:posOffset>
                </wp:positionV>
                <wp:extent cx="2759103" cy="4094563"/>
                <wp:effectExtent l="0" t="0" r="3175" b="1270"/>
                <wp:wrapTopAndBottom/>
                <wp:docPr id="33" name="Group 33"/>
                <wp:cNvGraphicFramePr/>
                <a:graphic xmlns:a="http://schemas.openxmlformats.org/drawingml/2006/main">
                  <a:graphicData uri="http://schemas.microsoft.com/office/word/2010/wordprocessingGroup">
                    <wpg:wgp>
                      <wpg:cNvGrpSpPr/>
                      <wpg:grpSpPr>
                        <a:xfrm>
                          <a:off x="0" y="0"/>
                          <a:ext cx="2759103" cy="4094563"/>
                          <a:chOff x="0" y="0"/>
                          <a:chExt cx="2759103" cy="4094563"/>
                        </a:xfrm>
                      </wpg:grpSpPr>
                      <wpg:grpSp>
                        <wpg:cNvPr id="31" name="Group 31"/>
                        <wpg:cNvGrpSpPr/>
                        <wpg:grpSpPr>
                          <a:xfrm>
                            <a:off x="0" y="0"/>
                            <a:ext cx="2743200" cy="3667788"/>
                            <a:chOff x="0" y="0"/>
                            <a:chExt cx="2743200" cy="3667788"/>
                          </a:xfrm>
                        </wpg:grpSpPr>
                        <pic:pic xmlns:pic="http://schemas.openxmlformats.org/drawingml/2006/picture">
                          <pic:nvPicPr>
                            <pic:cNvPr id="18" name="Picture 18" descr="https://lh4.googleusercontent.com/MNf5MJIDhS0AOJrb7RMq6axqEax3s4u6kUm1Ryj7PnMvHNkkPoyjOl34mlJFRDnwFxs1M_mVHW7FMwcE3izqJFYn0R7fTei_1BV3tt7ji_goXAzuR_Bf8JzixnEkZ_KPxfCEbbI"/>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43200" cy="1844675"/>
                            </a:xfrm>
                            <a:prstGeom prst="rect">
                              <a:avLst/>
                            </a:prstGeom>
                            <a:noFill/>
                            <a:ln>
                              <a:noFill/>
                            </a:ln>
                          </pic:spPr>
                        </pic:pic>
                        <pic:pic xmlns:pic="http://schemas.openxmlformats.org/drawingml/2006/picture">
                          <pic:nvPicPr>
                            <pic:cNvPr id="19" name="Picture 19"/>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397565" y="1844703"/>
                              <a:ext cx="1948815" cy="1823085"/>
                            </a:xfrm>
                            <a:prstGeom prst="rect">
                              <a:avLst/>
                            </a:prstGeom>
                            <a:noFill/>
                            <a:ln>
                              <a:noFill/>
                            </a:ln>
                            <a:extLst>
                              <a:ext uri="{53640926-AAD7-44D8-BBD7-CCE9431645EC}">
                                <a14:shadowObscured xmlns:a14="http://schemas.microsoft.com/office/drawing/2010/main"/>
                              </a:ext>
                            </a:extLst>
                          </pic:spPr>
                        </pic:pic>
                      </wpg:grpSp>
                      <wps:wsp>
                        <wps:cNvPr id="32" name="Text Box 32"/>
                        <wps:cNvSpPr txBox="1"/>
                        <wps:spPr>
                          <a:xfrm>
                            <a:off x="15903" y="3705308"/>
                            <a:ext cx="2743200" cy="389255"/>
                          </a:xfrm>
                          <a:prstGeom prst="rect">
                            <a:avLst/>
                          </a:prstGeom>
                          <a:solidFill>
                            <a:prstClr val="white"/>
                          </a:solidFill>
                          <a:ln>
                            <a:noFill/>
                          </a:ln>
                        </wps:spPr>
                        <wps:txbx>
                          <w:txbxContent>
                            <w:p w14:paraId="3406E83B" w14:textId="02A0AA6E" w:rsidR="00AE5202" w:rsidRPr="005B0F20" w:rsidRDefault="00AE5202" w:rsidP="005B0F20">
                              <w:pPr>
                                <w:pStyle w:val="Caption"/>
                                <w:rPr>
                                  <w:i/>
                                  <w:noProof/>
                                  <w:color w:val="auto"/>
                                  <w:sz w:val="20"/>
                                  <w:szCs w:val="20"/>
                                  <w:lang w:val="en-US"/>
                                </w:rPr>
                              </w:pPr>
                              <w:bookmarkStart w:id="34" w:name="_Ref513399452"/>
                              <w:r w:rsidRPr="005B0F20">
                                <w:rPr>
                                  <w:lang w:val="en-US"/>
                                </w:rPr>
                                <w:t xml:space="preserve">Figure </w:t>
                              </w:r>
                              <w:r>
                                <w:fldChar w:fldCharType="begin"/>
                              </w:r>
                              <w:r w:rsidRPr="005B0F20">
                                <w:rPr>
                                  <w:lang w:val="en-US"/>
                                </w:rPr>
                                <w:instrText xml:space="preserve"> SEQ Figure \* ARABIC </w:instrText>
                              </w:r>
                              <w:r>
                                <w:fldChar w:fldCharType="separate"/>
                              </w:r>
                              <w:r w:rsidR="001A57E5">
                                <w:rPr>
                                  <w:noProof/>
                                  <w:lang w:val="en-US"/>
                                </w:rPr>
                                <w:t>9</w:t>
                              </w:r>
                              <w:r>
                                <w:fldChar w:fldCharType="end"/>
                              </w:r>
                              <w:bookmarkEnd w:id="34"/>
                              <w:r w:rsidRPr="005B0F20">
                                <w:rPr>
                                  <w:lang w:val="en-US"/>
                                </w:rPr>
                                <w:t xml:space="preserve"> Effects of Scratchpad Partitioning on Highly Unrolled MIP Designs (therefore not constrained by FU, but potentially by ME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CDF6FE3" id="Group 33" o:spid="_x0000_s1042" style="position:absolute;left:0;text-align:left;margin-left:0;margin-top:-361.4pt;width:217.25pt;height:322.4pt;z-index:251663360;mso-position-horizontal:left;mso-position-horizontal-relative:margin" coordsize="27591,40945"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WQAwACAAAA&#10;FAAAEICQBAACAAAAFAAAEJSSkQACAAAAAzAwAACSkgACAAAAAzAwAADqHAAHAAAIDAAACHQAAAAA&#10;HOoAAAA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8P3hwYWNrZXQgZW5kPSd3Jz8+/9sA&#10;QwACAQEBAQECAQEBAgICAgIEAwICAgIFBAQDBAYFBgYGBQYGBgcJCAYHCQcGBggLCAkKCgoKCgYI&#10;CwwLCgwJCgoK/9sAQwECAgICAgIFAwMFCgcGBwoKCgoKCgoKCgoKCgoKCgoKCgoKCgoKCgoKCgoK&#10;CgoKCgoKCgoKCgoKCgoKCgoKCgoK/8AAEQgBtAHS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y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1T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&#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&#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gkwAAAAQ0GaIgBECB06vr0/Wr5PQS61Jy+0TrX1qTks&#10;HwRdWQOEfNxkDHXE978O92C4CV5NA83JmEcvViAzuagHxXBFoF4QGJAAAMMFD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&#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4AAAAACCTAAAACyQZozAEwIHT6+vSdevr1d&#10;err316uvV16uX0C9e+vfXoJurwe9fwKXBDYf6HuJ4AUX1dD+e88GzaTU8jef8PMHIG3eAAgEcHHJ&#10;X1pllL6bGkehjheJSJPveqRUK3g9xMABEG5BFJJJ9ghBVHwdSAOAIeFFXBNQ+PvBzbVdz/fc/5eT&#10;QX5uyhjieAA60L2dF+3T+D0m2tVf3/1/MPdzCB4rq8PdegJnq8EPXoJ+vQed9gOBhgAAwpYM////&#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4AAAAACCTAAAABIQZo/wFQfdOq69XWvr1darr31quvV&#10;16uvfXq69XXr699e+vQMfXHAR3J3h7ivYqHh7itbFQ8PcmhYrq8Bb9XgSOvQdoBA+BigAADDAA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gAAAAAIJMAAAAGBBmkAA&#10;VB906rr1da+vV1quvfWq69XXq699err1devr31769Ax9ccBHH4e5IACGGU0Xhn5LTaRgVvVeCQYr&#10;vStQLb+iuYFj5P5cJYAHfgolFSTij3gI3V4C36vAkdegJ2AAAMLoD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gkwAAAAlkGaREBUH3TquvV1r69XWq699arr1derr316uvV16+vfXvr0DH1xwFY+AkRO&#10;AAgGIKJq271xxfyTvVPhcYFdnKbbBNOzCJq3WpO/4eeUBzj8ABNCKs/Iy5C9oyMIcABIgYMT2Hhy&#10;pMQzTLUYfghHFGJLeK8omRM/Ih0EWErKFOku+gbYmLhFsWs3aBR1eAt+rwJHXoCdgAAAwrIM////&#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4AAAAACCTAAAABBQZpIgFQfdOq69XWvr1darr31quvV16uvfXq6&#10;9XXr699e+vQMfXHBofgeO9Y6H0PcJ+wGwexgo6vAW/V4Ejr0BOwAAMMHD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gAAAAAIJMAAAADNBmkzAVB906rr1&#10;da+vV1quvfWq69XXq699err1devr31769Ax9ccB5dXgLfq8CR16AnYAAAMMVD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10;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&#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&#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gAAAAAIJMAAAADhBmlmAXB906rr31r619err&#10;X1r699a+tfXq69XXvr3ydAH69XXq619e+vfXvrUDF1wgCLuTsCgYIAAAwxAM////////////////&#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gkwAAAA&#10;MEGaXcBcH3TquvfWvrX16utfWvr31r619err1de+vV16uvV1r699e+vfWoGLrhAFHQAAwxgM////&#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4AAAAACCTAAAAAwQZpiAFwfdOq699a+tfXq619a+vfWvrX16uvV1769XXq69XWvr317&#10;699agYuuEAUdAADDGA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gAAAAAIJMAAAADBBmmZAXB906rr31r619errX1r699a+&#10;tfXq69XXvr1derr1da+vfXvr31qBi64QBR0AAMMYD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gkwAAAAMEGaaoBc&#10;H3TquvfWvrX16utfWvr31r619err1de+vV16uvV1r699e+vfWoGLrhAFHQAAwxgM////////////&#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4AAAAACCTAAAAAwQZpuwFwfdOq699a+tfXq619a+vfWvrX16uvV1769XXq69XWvr317699agYuu&#10;EAUdAADDGA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gAAAAAIJMAAAADBBmnMAXB906rr31r619errX1r699a+tfXq69XX&#10;vr1derr1da+vfXvr31qBi64QBR0AAMMYD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gkwAAAAMEGad0BcH3TquvfW&#10;vrX16utfWvr31r619err1de+vV16uvV1r699e+vfWoGLrhAFHQAAwxgM////////////////////&#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">
                <v:group id="Group 31" o:spid="_x0000_s1043" style="position:absolute;width:27432;height:36677" coordsize="27432,3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18" o:spid="_x0000_s1044" type="#_x0000_t75" alt="https://lh4.googleusercontent.com/MNf5MJIDhS0AOJrb7RMq6axqEax3s4u6kUm1Ryj7PnMvHNkkPoyjOl34mlJFRDnwFxs1M_mVHW7FMwcE3izqJFYn0R7fTei_1BV3tt7ji_goXAzuR_Bf8JzixnEkZ_KPxfCEbbI" style="position:absolute;width:27432;height:18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">
                    <v:imagedata r:id="rId30" o:title="MNf5MJIDhS0AOJrb7RMq6axqEax3s4u6kUm1Ryj7PnMvHNkkPoyjOl34mlJFRDnwFxs1M_mVHW7FMwcE3izqJFYn0R7fTei_1BV3tt7ji_goXAzuR_Bf8JzixnEkZ_KPxfCEbbI"/>
                  </v:shape>
                  <v:shape id="Picture 19" o:spid="_x0000_s1045" type="#_x0000_t75" style="position:absolute;left:3975;top:18447;width:19488;height:1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">
                    <v:imagedata r:id="rId31" o:title=""/>
                  </v:shape>
                </v:group>
                <v:shape id="Text Box 32" o:spid="_x0000_s1046" type="#_x0000_t202" style="position:absolute;left:159;top:37053;width:27432;height:3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bPSxQAAANsAAAAPAAAAZHJzL2Rvd25yZXYueG1sRI/NasMw&#10;EITvhbyD2EAupZHrQi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BNCbPSxQAAANsAAAAP&#10;AAAAAAAAAAAAAAAAAAcCAABkcnMvZG93bnJldi54bWxQSwUGAAAAAAMAAwC3AAAA+QIAAAAA&#10;" stroked="f">
                  <v:textbox inset="0,0,0,0">
                    <w:txbxContent>
                      <w:p w14:paraId="3406E83B" w14:textId="02A0AA6E" w:rsidR="00AE5202" w:rsidRPr="005B0F20" w:rsidRDefault="00AE5202" w:rsidP="005B0F20">
                        <w:pPr>
                          <w:pStyle w:val="Caption"/>
                          <w:rPr>
                            <w:i/>
                            <w:noProof/>
                            <w:color w:val="auto"/>
                            <w:sz w:val="20"/>
                            <w:szCs w:val="20"/>
                            <w:lang w:val="en-US"/>
                          </w:rPr>
                        </w:pPr>
                        <w:bookmarkStart w:id="35" w:name="_Ref513399452"/>
                        <w:r w:rsidRPr="005B0F20">
                          <w:rPr>
                            <w:lang w:val="en-US"/>
                          </w:rPr>
                          <w:t xml:space="preserve">Figure </w:t>
                        </w:r>
                        <w:r>
                          <w:fldChar w:fldCharType="begin"/>
                        </w:r>
                        <w:r w:rsidRPr="005B0F20">
                          <w:rPr>
                            <w:lang w:val="en-US"/>
                          </w:rPr>
                          <w:instrText xml:space="preserve"> SEQ Figure \* ARABIC </w:instrText>
                        </w:r>
                        <w:r>
                          <w:fldChar w:fldCharType="separate"/>
                        </w:r>
                        <w:r w:rsidR="001A57E5">
                          <w:rPr>
                            <w:noProof/>
                            <w:lang w:val="en-US"/>
                          </w:rPr>
                          <w:t>9</w:t>
                        </w:r>
                        <w:r>
                          <w:fldChar w:fldCharType="end"/>
                        </w:r>
                        <w:bookmarkEnd w:id="35"/>
                        <w:r w:rsidRPr="005B0F20">
                          <w:rPr>
                            <w:lang w:val="en-US"/>
                          </w:rPr>
                          <w:t xml:space="preserve"> Effects of Scratchpad Partitioning on Highly Unrolled MIP Designs (therefore not constrained by FU, but potentially by MEM).</w:t>
                        </w:r>
                      </w:p>
                    </w:txbxContent>
                  </v:textbox>
                </v:shape>
                <w10:wrap type="topAndBottom" anchorx="margin"/>
              </v:group>
            </w:pict>
          </mc:Fallback>
        </mc:AlternateContent>
      </w:r>
      <w:r w:rsidR="00DC21E3" w:rsidRPr="007D7E99">
        <w:rPr>
          <w:rFonts w:ascii="Times New Roman" w:hAnsi="Times New Roman" w:cs="Times New Roman"/>
          <w:i/>
          <w:sz w:val="20"/>
          <w:szCs w:val="20"/>
        </w:rPr>
        <w:t>Pareto Optimal Design Summary</w:t>
      </w:r>
    </w:p>
    <w:p w14:paraId="37938CE7" w14:textId="4DAF153C" w:rsidR="00F36F65" w:rsidRDefault="000B070F" w:rsidP="00296368">
      <w:pPr>
        <w:pStyle w:val="NoSpacing"/>
      </w:pPr>
      <w:r>
        <w:rPr>
          <w:noProof/>
        </w:rPr>
        <mc:AlternateContent>
          <mc:Choice Requires="wpg">
            <w:drawing>
              <wp:anchor distT="0" distB="0" distL="114300" distR="114300" simplePos="0" relativeHeight="251654144" behindDoc="0" locked="0" layoutInCell="1" allowOverlap="1" wp14:anchorId="66FEB2DB" wp14:editId="2376B971">
                <wp:simplePos x="0" y="0"/>
                <wp:positionH relativeFrom="column">
                  <wp:posOffset>-59690</wp:posOffset>
                </wp:positionH>
                <wp:positionV relativeFrom="paragraph">
                  <wp:posOffset>1245622</wp:posOffset>
                </wp:positionV>
                <wp:extent cx="3066415" cy="6042273"/>
                <wp:effectExtent l="0" t="0" r="635" b="0"/>
                <wp:wrapTopAndBottom/>
                <wp:docPr id="43" name="Group 43"/>
                <wp:cNvGraphicFramePr/>
                <a:graphic xmlns:a="http://schemas.openxmlformats.org/drawingml/2006/main">
                  <a:graphicData uri="http://schemas.microsoft.com/office/word/2010/wordprocessingGroup">
                    <wpg:wgp>
                      <wpg:cNvGrpSpPr/>
                      <wpg:grpSpPr>
                        <a:xfrm>
                          <a:off x="0" y="0"/>
                          <a:ext cx="3066415" cy="6042273"/>
                          <a:chOff x="-67224" y="0"/>
                          <a:chExt cx="3241104" cy="6482577"/>
                        </a:xfrm>
                      </wpg:grpSpPr>
                      <pic:pic xmlns:pic="http://schemas.openxmlformats.org/drawingml/2006/picture">
                        <pic:nvPicPr>
                          <pic:cNvPr id="23" name="Picture 23"/>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11" y="0"/>
                            <a:ext cx="2961134" cy="6286782"/>
                          </a:xfrm>
                          <a:prstGeom prst="rect">
                            <a:avLst/>
                          </a:prstGeom>
                        </pic:spPr>
                      </pic:pic>
                      <wps:wsp>
                        <wps:cNvPr id="29" name="Text Box 29"/>
                        <wps:cNvSpPr txBox="1"/>
                        <wps:spPr>
                          <a:xfrm>
                            <a:off x="-67224" y="6303827"/>
                            <a:ext cx="3241104" cy="178750"/>
                          </a:xfrm>
                          <a:prstGeom prst="rect">
                            <a:avLst/>
                          </a:prstGeom>
                          <a:solidFill>
                            <a:prstClr val="white"/>
                          </a:solidFill>
                          <a:ln>
                            <a:noFill/>
                          </a:ln>
                        </wps:spPr>
                        <wps:txbx>
                          <w:txbxContent>
                            <w:p w14:paraId="4470E8C6" w14:textId="67824843" w:rsidR="00AE5202" w:rsidRPr="001E0950" w:rsidRDefault="00AE5202" w:rsidP="009E3EE5">
                              <w:pPr>
                                <w:pStyle w:val="Caption"/>
                                <w:rPr>
                                  <w:i/>
                                  <w:lang w:val="en-US"/>
                                </w:rPr>
                              </w:pPr>
                              <w:bookmarkStart w:id="36" w:name="_Ref513398924"/>
                              <w:r w:rsidRPr="001E0950">
                                <w:rPr>
                                  <w:lang w:val="en-US"/>
                                </w:rPr>
                                <w:t xml:space="preserve">Figure </w:t>
                              </w:r>
                              <w:r w:rsidRPr="0019125A">
                                <w:rPr>
                                  <w:i/>
                                </w:rPr>
                                <w:fldChar w:fldCharType="begin"/>
                              </w:r>
                              <w:r w:rsidRPr="001E0950">
                                <w:rPr>
                                  <w:lang w:val="en-US"/>
                                </w:rPr>
                                <w:instrText xml:space="preserve"> SEQ Figure \* ARABIC </w:instrText>
                              </w:r>
                              <w:r w:rsidRPr="0019125A">
                                <w:rPr>
                                  <w:i/>
                                </w:rPr>
                                <w:fldChar w:fldCharType="separate"/>
                              </w:r>
                              <w:r w:rsidR="001A57E5">
                                <w:rPr>
                                  <w:noProof/>
                                  <w:lang w:val="en-US"/>
                                </w:rPr>
                                <w:t>10</w:t>
                              </w:r>
                              <w:r w:rsidRPr="0019125A">
                                <w:rPr>
                                  <w:i/>
                                </w:rPr>
                                <w:fldChar w:fldCharType="end"/>
                              </w:r>
                              <w:bookmarkEnd w:id="36"/>
                              <w:r w:rsidRPr="001E0950">
                                <w:rPr>
                                  <w:lang w:val="en-US"/>
                                </w:rPr>
                                <w:t xml:space="preserve">  Pareto</w:t>
                              </w:r>
                              <w:r w:rsidR="000C021C">
                                <w:rPr>
                                  <w:lang w:val="en-US"/>
                                </w:rPr>
                                <w:t>-</w:t>
                              </w:r>
                              <w:r w:rsidRPr="001E0950">
                                <w:rPr>
                                  <w:lang w:val="en-US"/>
                                </w:rPr>
                                <w:t xml:space="preserve">Optimal </w:t>
                              </w:r>
                              <w:r>
                                <w:rPr>
                                  <w:lang w:val="en-US"/>
                                </w:rPr>
                                <w:t xml:space="preserve"> </w:t>
                              </w:r>
                              <w:r w:rsidRPr="001E0950">
                                <w:rPr>
                                  <w:lang w:val="en-US"/>
                                </w:rPr>
                                <w:t>Design Curves for Area, Power and Runti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FEB2DB" id="Group 43" o:spid="_x0000_s1047" style="position:absolute;left:0;text-align:left;margin-left:-4.7pt;margin-top:98.1pt;width:241.45pt;height:475.75pt;z-index:251654144;mso-width-relative:margin;mso-height-relative:margin" coordorigin="-672" coordsize="32411,648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">
                <v:shape id="Picture 23" o:spid="_x0000_s1048" type="#_x0000_t75" style="position:absolute;width:29611;height:628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">
                  <v:imagedata r:id="rId33" o:title=""/>
                </v:shape>
                <v:shape id="Text Box 29" o:spid="_x0000_s1049" type="#_x0000_t202" style="position:absolute;left:-672;top:63038;width:32410;height:1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" stroked="f">
                  <v:textbox inset="0,0,0,0">
                    <w:txbxContent>
                      <w:p w14:paraId="4470E8C6" w14:textId="67824843" w:rsidR="00AE5202" w:rsidRPr="001E0950" w:rsidRDefault="00AE5202" w:rsidP="009E3EE5">
                        <w:pPr>
                          <w:pStyle w:val="Caption"/>
                          <w:rPr>
                            <w:i/>
                            <w:lang w:val="en-US"/>
                          </w:rPr>
                        </w:pPr>
                        <w:bookmarkStart w:id="37" w:name="_Ref513398924"/>
                        <w:r w:rsidRPr="001E0950">
                          <w:rPr>
                            <w:lang w:val="en-US"/>
                          </w:rPr>
                          <w:t xml:space="preserve">Figure </w:t>
                        </w:r>
                        <w:r w:rsidRPr="0019125A">
                          <w:rPr>
                            <w:i/>
                          </w:rPr>
                          <w:fldChar w:fldCharType="begin"/>
                        </w:r>
                        <w:r w:rsidRPr="001E0950">
                          <w:rPr>
                            <w:lang w:val="en-US"/>
                          </w:rPr>
                          <w:instrText xml:space="preserve"> SEQ Figure \* ARABIC </w:instrText>
                        </w:r>
                        <w:r w:rsidRPr="0019125A">
                          <w:rPr>
                            <w:i/>
                          </w:rPr>
                          <w:fldChar w:fldCharType="separate"/>
                        </w:r>
                        <w:r w:rsidR="001A57E5">
                          <w:rPr>
                            <w:noProof/>
                            <w:lang w:val="en-US"/>
                          </w:rPr>
                          <w:t>10</w:t>
                        </w:r>
                        <w:r w:rsidRPr="0019125A">
                          <w:rPr>
                            <w:i/>
                          </w:rPr>
                          <w:fldChar w:fldCharType="end"/>
                        </w:r>
                        <w:bookmarkEnd w:id="37"/>
                        <w:r w:rsidRPr="001E0950">
                          <w:rPr>
                            <w:lang w:val="en-US"/>
                          </w:rPr>
                          <w:t xml:space="preserve">  Pareto</w:t>
                        </w:r>
                        <w:r w:rsidR="000C021C">
                          <w:rPr>
                            <w:lang w:val="en-US"/>
                          </w:rPr>
                          <w:t>-</w:t>
                        </w:r>
                        <w:r w:rsidRPr="001E0950">
                          <w:rPr>
                            <w:lang w:val="en-US"/>
                          </w:rPr>
                          <w:t xml:space="preserve">Optimal </w:t>
                        </w:r>
                        <w:r>
                          <w:rPr>
                            <w:lang w:val="en-US"/>
                          </w:rPr>
                          <w:t xml:space="preserve"> </w:t>
                        </w:r>
                        <w:r w:rsidRPr="001E0950">
                          <w:rPr>
                            <w:lang w:val="en-US"/>
                          </w:rPr>
                          <w:t>Design Curves for Area, Power and Runtime</w:t>
                        </w:r>
                      </w:p>
                    </w:txbxContent>
                  </v:textbox>
                </v:shape>
                <w10:wrap type="topAndBottom"/>
              </v:group>
            </w:pict>
          </mc:Fallback>
        </mc:AlternateContent>
      </w:r>
      <w:r w:rsidR="00296368" w:rsidRPr="007D7E99">
        <w:fldChar w:fldCharType="begin"/>
      </w:r>
      <w:r w:rsidR="00296368" w:rsidRPr="007D7E99">
        <w:instrText xml:space="preserve"> REF _Ref513398924 \h  \* MERGEFORMAT </w:instrText>
      </w:r>
      <w:r w:rsidR="00296368" w:rsidRPr="007D7E99">
        <w:fldChar w:fldCharType="separate"/>
      </w:r>
      <w:r w:rsidR="001A57E5" w:rsidRPr="001E0950">
        <w:t xml:space="preserve">Figure </w:t>
      </w:r>
      <w:r w:rsidR="001A57E5">
        <w:rPr>
          <w:noProof/>
        </w:rPr>
        <w:t>10</w:t>
      </w:r>
      <w:r w:rsidR="00296368" w:rsidRPr="007D7E99">
        <w:fldChar w:fldCharType="end"/>
      </w:r>
      <w:r w:rsidR="00296368" w:rsidRPr="007D7E99">
        <w:t xml:space="preserve"> </w:t>
      </w:r>
      <w:r w:rsidR="00DC21E3" w:rsidRPr="007D7E99">
        <w:t xml:space="preserve">shows pareto-optimal designs for cache and scratchpad designs. The designs are pareto-optimal over all three objectives and </w:t>
      </w:r>
      <w:r w:rsidR="0062056B" w:rsidRPr="007D7E99">
        <w:t>subsequently projected</w:t>
      </w:r>
      <w:r w:rsidR="00DC21E3" w:rsidRPr="007D7E99">
        <w:t xml:space="preserve"> into 2D space; hence there are some designs in each projection that appear pareto-inefficient when viewed for just those two objectives. </w:t>
      </w:r>
    </w:p>
    <w:p w14:paraId="2297F54D" w14:textId="2A1F9FE4" w:rsidR="00A55B74" w:rsidRPr="007D7E99" w:rsidRDefault="00DC21E3" w:rsidP="00C0158B">
      <w:pPr>
        <w:pStyle w:val="NoSpacing"/>
      </w:pPr>
      <w:r w:rsidRPr="007D7E99">
        <w:lastRenderedPageBreak/>
        <w:t xml:space="preserve">It is evident that cache-based designs </w:t>
      </w:r>
      <w:r w:rsidR="0062056B" w:rsidRPr="007D7E99">
        <w:t>offer</w:t>
      </w:r>
      <w:r w:rsidRPr="007D7E99">
        <w:t xml:space="preserve"> better power and area figures at the cost of runtime. Scratchpad designs offer superior performance at the cost of area and power.</w:t>
      </w:r>
    </w:p>
    <w:p w14:paraId="4E998711" w14:textId="52886501" w:rsidR="00A55B74" w:rsidRPr="007D7E99" w:rsidRDefault="00A55B74" w:rsidP="0019125A">
      <w:pPr>
        <w:pStyle w:val="Heading2"/>
        <w:numPr>
          <w:ilvl w:val="0"/>
          <w:numId w:val="5"/>
        </w:numPr>
        <w:jc w:val="left"/>
        <w:rPr>
          <w:rFonts w:ascii="Times New Roman" w:hAnsi="Times New Roman" w:cs="Times New Roman"/>
          <w:i/>
          <w:sz w:val="20"/>
          <w:szCs w:val="20"/>
        </w:rPr>
      </w:pPr>
      <w:r w:rsidRPr="007D7E99">
        <w:rPr>
          <w:rFonts w:ascii="Times New Roman" w:hAnsi="Times New Roman" w:cs="Times New Roman"/>
          <w:i/>
          <w:sz w:val="20"/>
          <w:szCs w:val="20"/>
        </w:rPr>
        <w:t>Cycle Time Scaling for Selected Design</w:t>
      </w:r>
    </w:p>
    <w:p w14:paraId="5D032A4E" w14:textId="118B68ED" w:rsidR="00A55B74" w:rsidRPr="007D7E99" w:rsidRDefault="003A48EF" w:rsidP="00B44F70">
      <w:pPr>
        <w:pStyle w:val="NoSpacing"/>
      </w:pPr>
      <w:r w:rsidRPr="003E0386">
        <w:rPr>
          <w:noProof/>
        </w:rPr>
        <mc:AlternateContent>
          <mc:Choice Requires="wpg">
            <w:drawing>
              <wp:anchor distT="0" distB="0" distL="114300" distR="114300" simplePos="0" relativeHeight="251692032" behindDoc="0" locked="0" layoutInCell="1" allowOverlap="1" wp14:anchorId="53D3759C" wp14:editId="671FFC85">
                <wp:simplePos x="0" y="0"/>
                <wp:positionH relativeFrom="column">
                  <wp:posOffset>134924</wp:posOffset>
                </wp:positionH>
                <wp:positionV relativeFrom="paragraph">
                  <wp:posOffset>2503750</wp:posOffset>
                </wp:positionV>
                <wp:extent cx="2641600" cy="4629951"/>
                <wp:effectExtent l="0" t="0" r="6350" b="0"/>
                <wp:wrapSquare wrapText="bothSides"/>
                <wp:docPr id="49" name="Group 49"/>
                <wp:cNvGraphicFramePr/>
                <a:graphic xmlns:a="http://schemas.openxmlformats.org/drawingml/2006/main">
                  <a:graphicData uri="http://schemas.microsoft.com/office/word/2010/wordprocessingGroup">
                    <wpg:wgp>
                      <wpg:cNvGrpSpPr/>
                      <wpg:grpSpPr>
                        <a:xfrm>
                          <a:off x="0" y="0"/>
                          <a:ext cx="2641600" cy="4629951"/>
                          <a:chOff x="0" y="-95428"/>
                          <a:chExt cx="2641600" cy="4630542"/>
                        </a:xfrm>
                      </wpg:grpSpPr>
                      <pic:pic xmlns:pic="http://schemas.openxmlformats.org/drawingml/2006/picture">
                        <pic:nvPicPr>
                          <pic:cNvPr id="28" name="Picture 28"/>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95416" y="-95428"/>
                            <a:ext cx="2469540" cy="4238045"/>
                          </a:xfrm>
                          <a:prstGeom prst="rect">
                            <a:avLst/>
                          </a:prstGeom>
                        </pic:spPr>
                      </pic:pic>
                      <wps:wsp>
                        <wps:cNvPr id="48" name="Text Box 48"/>
                        <wps:cNvSpPr txBox="1"/>
                        <wps:spPr>
                          <a:xfrm>
                            <a:off x="0" y="4174434"/>
                            <a:ext cx="2641600" cy="360680"/>
                          </a:xfrm>
                          <a:prstGeom prst="rect">
                            <a:avLst/>
                          </a:prstGeom>
                          <a:solidFill>
                            <a:prstClr val="white"/>
                          </a:solidFill>
                          <a:ln>
                            <a:noFill/>
                          </a:ln>
                        </wps:spPr>
                        <wps:txbx>
                          <w:txbxContent>
                            <w:p w14:paraId="62774ECF" w14:textId="6F10AFDF" w:rsidR="00AE5202" w:rsidRPr="0047724A" w:rsidRDefault="00AE5202" w:rsidP="0047724A">
                              <w:pPr>
                                <w:pStyle w:val="Caption"/>
                                <w:rPr>
                                  <w:lang w:val="en-US"/>
                                </w:rPr>
                              </w:pPr>
                              <w:bookmarkStart w:id="38" w:name="_Ref513399961"/>
                              <w:r w:rsidRPr="0047724A">
                                <w:rPr>
                                  <w:lang w:val="en-US"/>
                                </w:rPr>
                                <w:t xml:space="preserve">Figure </w:t>
                              </w:r>
                              <w:r>
                                <w:fldChar w:fldCharType="begin"/>
                              </w:r>
                              <w:r w:rsidRPr="0047724A">
                                <w:rPr>
                                  <w:lang w:val="en-US"/>
                                </w:rPr>
                                <w:instrText xml:space="preserve"> SEQ Figure \* ARABIC </w:instrText>
                              </w:r>
                              <w:r>
                                <w:fldChar w:fldCharType="separate"/>
                              </w:r>
                              <w:r w:rsidR="001A57E5">
                                <w:rPr>
                                  <w:noProof/>
                                  <w:lang w:val="en-US"/>
                                </w:rPr>
                                <w:t>11</w:t>
                              </w:r>
                              <w:r>
                                <w:fldChar w:fldCharType="end"/>
                              </w:r>
                              <w:bookmarkEnd w:id="38"/>
                              <w:r w:rsidRPr="0047724A">
                                <w:rPr>
                                  <w:lang w:val="en-US"/>
                                </w:rPr>
                                <w:t xml:space="preserve"> Average Power, Area and Runtime for Pareto Optimal Design for Various Cycle Tim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3D3759C" id="Group 49" o:spid="_x0000_s1050" style="position:absolute;left:0;text-align:left;margin-left:10.6pt;margin-top:197.15pt;width:208pt;height:364.55pt;z-index:251692032;mso-height-relative:margin" coordorigin=",-954" coordsize="26416,463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">
                <v:shape id="Picture 28" o:spid="_x0000_s1051" type="#_x0000_t75" style="position:absolute;left:954;top:-954;width:24695;height:42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">
                  <v:imagedata r:id="rId35" o:title=""/>
                </v:shape>
                <v:shape id="Text Box 48" o:spid="_x0000_s1052" type="#_x0000_t202" style="position:absolute;top:41744;width:26416;height:3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62774ECF" w14:textId="6F10AFDF" w:rsidR="00AE5202" w:rsidRPr="0047724A" w:rsidRDefault="00AE5202" w:rsidP="0047724A">
                        <w:pPr>
                          <w:pStyle w:val="Caption"/>
                          <w:rPr>
                            <w:lang w:val="en-US"/>
                          </w:rPr>
                        </w:pPr>
                        <w:bookmarkStart w:id="39" w:name="_Ref513399961"/>
                        <w:r w:rsidRPr="0047724A">
                          <w:rPr>
                            <w:lang w:val="en-US"/>
                          </w:rPr>
                          <w:t xml:space="preserve">Figure </w:t>
                        </w:r>
                        <w:r>
                          <w:fldChar w:fldCharType="begin"/>
                        </w:r>
                        <w:r w:rsidRPr="0047724A">
                          <w:rPr>
                            <w:lang w:val="en-US"/>
                          </w:rPr>
                          <w:instrText xml:space="preserve"> SEQ Figure \* ARABIC </w:instrText>
                        </w:r>
                        <w:r>
                          <w:fldChar w:fldCharType="separate"/>
                        </w:r>
                        <w:r w:rsidR="001A57E5">
                          <w:rPr>
                            <w:noProof/>
                            <w:lang w:val="en-US"/>
                          </w:rPr>
                          <w:t>11</w:t>
                        </w:r>
                        <w:r>
                          <w:fldChar w:fldCharType="end"/>
                        </w:r>
                        <w:bookmarkEnd w:id="39"/>
                        <w:r w:rsidRPr="0047724A">
                          <w:rPr>
                            <w:lang w:val="en-US"/>
                          </w:rPr>
                          <w:t xml:space="preserve"> Average Power, Area and Runtime for Pareto Optimal Design for Various Cycle Times</w:t>
                        </w:r>
                      </w:p>
                    </w:txbxContent>
                  </v:textbox>
                </v:shape>
                <w10:wrap type="square"/>
              </v:group>
            </w:pict>
          </mc:Fallback>
        </mc:AlternateContent>
      </w:r>
      <w:r w:rsidR="00A55B74" w:rsidRPr="003E0386">
        <w:t>The design with the second-lowest EDP was selected for further analysis in cycle time scaling. This design point used a cache memory system and had among the best area-energy characteristics of any design, while offering lower runtime than most cache-based designs. This design is indicated by the triangular marker on the red frontier in</w:t>
      </w:r>
      <w:r w:rsidR="00B44F70" w:rsidRPr="003E0386">
        <w:t xml:space="preserve"> </w:t>
      </w:r>
      <w:r w:rsidR="00B44F70" w:rsidRPr="003E0386">
        <w:fldChar w:fldCharType="begin"/>
      </w:r>
      <w:r w:rsidR="00B44F70" w:rsidRPr="003E0386">
        <w:instrText xml:space="preserve"> REF _Ref513398924 \h  \* MERGEFORMAT </w:instrText>
      </w:r>
      <w:r w:rsidR="00B44F70" w:rsidRPr="003E0386">
        <w:fldChar w:fldCharType="separate"/>
      </w:r>
      <w:r w:rsidR="001A57E5" w:rsidRPr="001E0950">
        <w:t xml:space="preserve">Figure </w:t>
      </w:r>
      <w:r w:rsidR="001A57E5">
        <w:t>10</w:t>
      </w:r>
      <w:r w:rsidR="00B44F70" w:rsidRPr="003E0386">
        <w:fldChar w:fldCharType="end"/>
      </w:r>
      <w:r w:rsidR="00A55B74" w:rsidRPr="003E0386">
        <w:t>. Scaling cycle times in powers of two from 16 ns down to 1 ns results in predictably decreasing runtime and exponentially increasing power. Oddly, area also increases for designs with faster clock-rates, indicating that Gem5-Aladdin may factor costs of additional clock circuitry to ensure proper timing in a true design</w:t>
      </w:r>
      <w:r w:rsidR="003C1B5D" w:rsidRPr="003E0386">
        <w:t xml:space="preserve"> (</w:t>
      </w:r>
      <w:r w:rsidR="00C455A2" w:rsidRPr="003E0386">
        <w:fldChar w:fldCharType="begin"/>
      </w:r>
      <w:r w:rsidR="00C455A2" w:rsidRPr="003E0386">
        <w:instrText xml:space="preserve"> REF _Ref513399961 \h </w:instrText>
      </w:r>
      <w:r w:rsidR="003E0386">
        <w:instrText xml:space="preserve"> \* MERGEFORMAT </w:instrText>
      </w:r>
      <w:r w:rsidR="00C455A2" w:rsidRPr="003E0386">
        <w:fldChar w:fldCharType="separate"/>
      </w:r>
      <w:r w:rsidR="001A57E5" w:rsidRPr="0047724A">
        <w:t xml:space="preserve">Figure </w:t>
      </w:r>
      <w:r w:rsidR="001A57E5">
        <w:t>11</w:t>
      </w:r>
      <w:r w:rsidR="00C455A2" w:rsidRPr="003E0386">
        <w:fldChar w:fldCharType="end"/>
      </w:r>
      <w:r w:rsidR="003C1B5D">
        <w:t>)</w:t>
      </w:r>
      <w:r w:rsidR="00A55B74" w:rsidRPr="007D7E99">
        <w:t xml:space="preserve">. </w:t>
      </w:r>
    </w:p>
    <w:p w14:paraId="38AC79C4" w14:textId="5679C007" w:rsidR="00B658C9" w:rsidRPr="007D7E99" w:rsidRDefault="00DC21E3" w:rsidP="00D037F4">
      <w:pPr>
        <w:pStyle w:val="Heading2"/>
        <w:numPr>
          <w:ilvl w:val="0"/>
          <w:numId w:val="5"/>
        </w:numPr>
        <w:rPr>
          <w:rFonts w:ascii="Times New Roman" w:hAnsi="Times New Roman" w:cs="Times New Roman"/>
          <w:i/>
          <w:sz w:val="20"/>
          <w:szCs w:val="20"/>
        </w:rPr>
      </w:pPr>
      <w:bookmarkStart w:id="40" w:name="_vxoz4n92oz5z" w:colFirst="0" w:colLast="0"/>
      <w:bookmarkStart w:id="41" w:name="_b5e9b9slfrto" w:colFirst="0" w:colLast="0"/>
      <w:bookmarkEnd w:id="40"/>
      <w:bookmarkEnd w:id="41"/>
      <w:r w:rsidRPr="007D7E99">
        <w:rPr>
          <w:rFonts w:ascii="Times New Roman" w:hAnsi="Times New Roman" w:cs="Times New Roman"/>
          <w:i/>
          <w:sz w:val="20"/>
          <w:szCs w:val="20"/>
        </w:rPr>
        <w:t>Comparison to ARM Processor</w:t>
      </w:r>
    </w:p>
    <w:p w14:paraId="4BC81B9C" w14:textId="78CF5F53" w:rsidR="00B658C9" w:rsidRPr="007D7E99" w:rsidRDefault="00DC21E3" w:rsidP="00950C4D">
      <w:pPr>
        <w:pStyle w:val="NoSpacing"/>
      </w:pPr>
      <w:r w:rsidRPr="007D7E99">
        <w:t xml:space="preserve">We selected a high-performing scratchpad design and tested it at a 1ns clock period. This and the previously selected cache design points are compared against an ARM processor running the dense GJE code as a baseline comparison for area, power, and runtime below </w:t>
      </w:r>
      <w:r w:rsidR="00E9171A" w:rsidRPr="007D7E99">
        <w:t xml:space="preserve">(Table 3). In general, the A15 </w:t>
      </w:r>
      <w:r w:rsidR="001A57E5" w:rsidRPr="007D7E99">
        <w:t>can achieve</w:t>
      </w:r>
      <w:r w:rsidR="00E9171A" w:rsidRPr="007D7E99">
        <w:t xml:space="preserve"> a much lower runtime than either of the pareto optimal cache or scratchpad designs. However, the pareto optimal designs were able to attain a much lower power and smaller area than the A15 as shown in the last two rows of</w:t>
      </w:r>
      <w:r w:rsidR="00950C4D">
        <w:t xml:space="preserve"> </w:t>
      </w:r>
      <w:r w:rsidR="00950C4D">
        <w:fldChar w:fldCharType="begin"/>
      </w:r>
      <w:r w:rsidR="00950C4D">
        <w:instrText xml:space="preserve"> REF _Ref513400001 \h  \* MERGEFORMAT </w:instrText>
      </w:r>
      <w:r w:rsidR="00950C4D">
        <w:fldChar w:fldCharType="separate"/>
      </w:r>
      <w:r w:rsidR="001A57E5" w:rsidRPr="007D7E99">
        <w:t xml:space="preserve">Table </w:t>
      </w:r>
      <w:r w:rsidR="001A57E5">
        <w:rPr>
          <w:noProof/>
        </w:rPr>
        <w:t>3</w:t>
      </w:r>
      <w:r w:rsidR="00950C4D">
        <w:fldChar w:fldCharType="end"/>
      </w:r>
      <w:r w:rsidR="00E9171A" w:rsidRPr="007D7E99">
        <w:t xml:space="preserve">. This suggests that our designs can be useful in environments that require lower power and area but can compromise </w:t>
      </w:r>
      <w:r w:rsidR="007C3E19">
        <w:t>on</w:t>
      </w:r>
      <w:r w:rsidR="00E9171A" w:rsidRPr="007D7E99">
        <w:t xml:space="preserve"> runtime. </w:t>
      </w:r>
    </w:p>
    <w:p w14:paraId="56D80D7B" w14:textId="77777777" w:rsidR="00B658C9" w:rsidRPr="007D7E99" w:rsidRDefault="00B658C9">
      <w:pPr>
        <w:rPr>
          <w:rFonts w:ascii="Times New Roman" w:hAnsi="Times New Roman" w:cs="Times New Roman"/>
        </w:rPr>
      </w:pPr>
    </w:p>
    <w:tbl>
      <w:tblPr>
        <w:tblStyle w:val="a1"/>
        <w:tblW w:w="4320" w:type="dxa"/>
        <w:tblInd w:w="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80"/>
        <w:gridCol w:w="1080"/>
        <w:gridCol w:w="1080"/>
        <w:gridCol w:w="1080"/>
      </w:tblGrid>
      <w:tr w:rsidR="00B658C9" w:rsidRPr="007D7E99" w14:paraId="218EDCDD" w14:textId="77777777">
        <w:trPr>
          <w:trHeight w:val="620"/>
        </w:trPr>
        <w:tc>
          <w:tcPr>
            <w:tcW w:w="1080" w:type="dxa"/>
            <w:tcMar>
              <w:top w:w="40" w:type="dxa"/>
              <w:left w:w="40" w:type="dxa"/>
              <w:bottom w:w="40" w:type="dxa"/>
              <w:right w:w="40" w:type="dxa"/>
            </w:tcMar>
            <w:vAlign w:val="bottom"/>
          </w:tcPr>
          <w:p w14:paraId="398A1168" w14:textId="77777777" w:rsidR="00B658C9" w:rsidRPr="007D7E99" w:rsidRDefault="00B658C9">
            <w:pPr>
              <w:widowControl w:val="0"/>
              <w:spacing w:line="276" w:lineRule="auto"/>
              <w:jc w:val="left"/>
              <w:rPr>
                <w:rFonts w:ascii="Times New Roman" w:hAnsi="Times New Roman" w:cs="Times New Roman"/>
                <w:sz w:val="18"/>
                <w:szCs w:val="18"/>
              </w:rPr>
            </w:pPr>
          </w:p>
        </w:tc>
        <w:tc>
          <w:tcPr>
            <w:tcW w:w="1080" w:type="dxa"/>
            <w:tcMar>
              <w:top w:w="40" w:type="dxa"/>
              <w:left w:w="40" w:type="dxa"/>
              <w:bottom w:w="40" w:type="dxa"/>
              <w:right w:w="40" w:type="dxa"/>
            </w:tcMar>
            <w:vAlign w:val="bottom"/>
          </w:tcPr>
          <w:p w14:paraId="00CAA7F0" w14:textId="77777777" w:rsidR="00B658C9" w:rsidRPr="007D7E99" w:rsidRDefault="00DC21E3">
            <w:pPr>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Power (mW)</w:t>
            </w:r>
          </w:p>
        </w:tc>
        <w:tc>
          <w:tcPr>
            <w:tcW w:w="1080" w:type="dxa"/>
            <w:tcMar>
              <w:top w:w="40" w:type="dxa"/>
              <w:left w:w="40" w:type="dxa"/>
              <w:bottom w:w="40" w:type="dxa"/>
              <w:right w:w="40" w:type="dxa"/>
            </w:tcMar>
            <w:vAlign w:val="bottom"/>
          </w:tcPr>
          <w:p w14:paraId="79995DE7" w14:textId="77777777" w:rsidR="00B658C9" w:rsidRPr="007D7E99" w:rsidRDefault="00DC21E3">
            <w:pPr>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Total Area (mm2)</w:t>
            </w:r>
          </w:p>
        </w:tc>
        <w:tc>
          <w:tcPr>
            <w:tcW w:w="1080" w:type="dxa"/>
            <w:tcMar>
              <w:top w:w="40" w:type="dxa"/>
              <w:left w:w="40" w:type="dxa"/>
              <w:bottom w:w="40" w:type="dxa"/>
              <w:right w:w="40" w:type="dxa"/>
            </w:tcMar>
            <w:vAlign w:val="bottom"/>
          </w:tcPr>
          <w:p w14:paraId="0BB45E35" w14:textId="2D1FB4E5" w:rsidR="00B658C9" w:rsidRPr="007D7E99" w:rsidRDefault="00DC21E3">
            <w:pPr>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Runtime (ms)</w:t>
            </w:r>
          </w:p>
        </w:tc>
      </w:tr>
      <w:tr w:rsidR="00B658C9" w:rsidRPr="007D7E99" w14:paraId="03EC03B4" w14:textId="77777777">
        <w:trPr>
          <w:trHeight w:val="900"/>
        </w:trPr>
        <w:tc>
          <w:tcPr>
            <w:tcW w:w="1080" w:type="dxa"/>
            <w:tcMar>
              <w:top w:w="40" w:type="dxa"/>
              <w:left w:w="40" w:type="dxa"/>
              <w:bottom w:w="40" w:type="dxa"/>
              <w:right w:w="40" w:type="dxa"/>
            </w:tcMar>
            <w:vAlign w:val="bottom"/>
          </w:tcPr>
          <w:p w14:paraId="00BBDA50" w14:textId="77777777" w:rsidR="00B658C9" w:rsidRPr="007D7E99" w:rsidRDefault="00DC21E3">
            <w:pPr>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A15 (32nm, 64kB Cache, 2 GHz)</w:t>
            </w:r>
          </w:p>
        </w:tc>
        <w:tc>
          <w:tcPr>
            <w:tcW w:w="1080" w:type="dxa"/>
            <w:tcMar>
              <w:top w:w="40" w:type="dxa"/>
              <w:left w:w="40" w:type="dxa"/>
              <w:bottom w:w="40" w:type="dxa"/>
              <w:right w:w="40" w:type="dxa"/>
            </w:tcMar>
            <w:vAlign w:val="bottom"/>
          </w:tcPr>
          <w:p w14:paraId="41B2E23D" w14:textId="77777777" w:rsidR="00B658C9" w:rsidRPr="007D7E99" w:rsidRDefault="00DC21E3">
            <w:pPr>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2174</w:t>
            </w:r>
          </w:p>
        </w:tc>
        <w:tc>
          <w:tcPr>
            <w:tcW w:w="1080" w:type="dxa"/>
            <w:tcMar>
              <w:top w:w="40" w:type="dxa"/>
              <w:left w:w="40" w:type="dxa"/>
              <w:bottom w:w="40" w:type="dxa"/>
              <w:right w:w="40" w:type="dxa"/>
            </w:tcMar>
            <w:vAlign w:val="bottom"/>
          </w:tcPr>
          <w:p w14:paraId="069E1A54" w14:textId="77777777" w:rsidR="00B658C9" w:rsidRPr="007D7E99" w:rsidRDefault="00DC21E3">
            <w:pPr>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3.29 (3.1 core, 1.9 cache)</w:t>
            </w:r>
          </w:p>
        </w:tc>
        <w:tc>
          <w:tcPr>
            <w:tcW w:w="1080" w:type="dxa"/>
            <w:tcMar>
              <w:top w:w="40" w:type="dxa"/>
              <w:left w:w="40" w:type="dxa"/>
              <w:bottom w:w="40" w:type="dxa"/>
              <w:right w:w="40" w:type="dxa"/>
            </w:tcMar>
            <w:vAlign w:val="bottom"/>
          </w:tcPr>
          <w:p w14:paraId="7A64B120" w14:textId="77777777" w:rsidR="00B658C9" w:rsidRPr="007D7E99" w:rsidRDefault="00DC21E3">
            <w:pPr>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0.005914</w:t>
            </w:r>
          </w:p>
        </w:tc>
      </w:tr>
      <w:tr w:rsidR="00B658C9" w:rsidRPr="007D7E99" w14:paraId="5B3DC506" w14:textId="77777777">
        <w:trPr>
          <w:trHeight w:val="900"/>
        </w:trPr>
        <w:tc>
          <w:tcPr>
            <w:tcW w:w="1080" w:type="dxa"/>
            <w:tcMar>
              <w:top w:w="40" w:type="dxa"/>
              <w:left w:w="40" w:type="dxa"/>
              <w:bottom w:w="40" w:type="dxa"/>
              <w:right w:w="40" w:type="dxa"/>
            </w:tcMar>
            <w:vAlign w:val="bottom"/>
          </w:tcPr>
          <w:p w14:paraId="1056B33C" w14:textId="77777777" w:rsidR="00B658C9" w:rsidRPr="007D7E99" w:rsidRDefault="00DC21E3">
            <w:pPr>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Cache at 40 nm, 1 GHz</w:t>
            </w:r>
          </w:p>
        </w:tc>
        <w:tc>
          <w:tcPr>
            <w:tcW w:w="1080" w:type="dxa"/>
            <w:tcMar>
              <w:top w:w="40" w:type="dxa"/>
              <w:left w:w="40" w:type="dxa"/>
              <w:bottom w:w="40" w:type="dxa"/>
              <w:right w:w="40" w:type="dxa"/>
            </w:tcMar>
            <w:vAlign w:val="bottom"/>
          </w:tcPr>
          <w:p w14:paraId="6926CA07" w14:textId="77777777" w:rsidR="00B658C9" w:rsidRPr="007D7E99" w:rsidRDefault="00DC21E3">
            <w:pPr>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16.59</w:t>
            </w:r>
          </w:p>
        </w:tc>
        <w:tc>
          <w:tcPr>
            <w:tcW w:w="1080" w:type="dxa"/>
            <w:tcMar>
              <w:top w:w="40" w:type="dxa"/>
              <w:left w:w="40" w:type="dxa"/>
              <w:bottom w:w="40" w:type="dxa"/>
              <w:right w:w="40" w:type="dxa"/>
            </w:tcMar>
            <w:vAlign w:val="bottom"/>
          </w:tcPr>
          <w:p w14:paraId="10216874" w14:textId="77777777" w:rsidR="00B658C9" w:rsidRPr="007D7E99" w:rsidRDefault="00DC21E3">
            <w:pPr>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0.123 (0.075 FU, 0.027 MEM)</w:t>
            </w:r>
          </w:p>
        </w:tc>
        <w:tc>
          <w:tcPr>
            <w:tcW w:w="1080" w:type="dxa"/>
            <w:tcMar>
              <w:top w:w="40" w:type="dxa"/>
              <w:left w:w="40" w:type="dxa"/>
              <w:bottom w:w="40" w:type="dxa"/>
              <w:right w:w="40" w:type="dxa"/>
            </w:tcMar>
            <w:vAlign w:val="bottom"/>
          </w:tcPr>
          <w:p w14:paraId="6CB0F1EB" w14:textId="77777777" w:rsidR="00B658C9" w:rsidRPr="007D7E99" w:rsidRDefault="00DC21E3">
            <w:pPr>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2.79</w:t>
            </w:r>
          </w:p>
        </w:tc>
      </w:tr>
      <w:tr w:rsidR="00B658C9" w:rsidRPr="007D7E99" w14:paraId="59D74DE7" w14:textId="77777777">
        <w:trPr>
          <w:trHeight w:val="620"/>
        </w:trPr>
        <w:tc>
          <w:tcPr>
            <w:tcW w:w="1080" w:type="dxa"/>
            <w:tcMar>
              <w:top w:w="40" w:type="dxa"/>
              <w:left w:w="40" w:type="dxa"/>
              <w:bottom w:w="40" w:type="dxa"/>
              <w:right w:w="40" w:type="dxa"/>
            </w:tcMar>
            <w:vAlign w:val="bottom"/>
          </w:tcPr>
          <w:p w14:paraId="6BBC4C5F" w14:textId="77777777" w:rsidR="00B658C9" w:rsidRPr="007D7E99" w:rsidRDefault="00DC21E3">
            <w:pPr>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Scratchpad at 40nm, 1 GHz</w:t>
            </w:r>
          </w:p>
        </w:tc>
        <w:tc>
          <w:tcPr>
            <w:tcW w:w="1080" w:type="dxa"/>
            <w:tcMar>
              <w:top w:w="40" w:type="dxa"/>
              <w:left w:w="40" w:type="dxa"/>
              <w:bottom w:w="40" w:type="dxa"/>
              <w:right w:w="40" w:type="dxa"/>
            </w:tcMar>
            <w:vAlign w:val="bottom"/>
          </w:tcPr>
          <w:p w14:paraId="31CAC682" w14:textId="77777777" w:rsidR="00B658C9" w:rsidRPr="007D7E99" w:rsidRDefault="00DC21E3">
            <w:pPr>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333.219</w:t>
            </w:r>
          </w:p>
        </w:tc>
        <w:tc>
          <w:tcPr>
            <w:tcW w:w="1080" w:type="dxa"/>
            <w:tcMar>
              <w:top w:w="40" w:type="dxa"/>
              <w:left w:w="40" w:type="dxa"/>
              <w:bottom w:w="40" w:type="dxa"/>
              <w:right w:w="40" w:type="dxa"/>
            </w:tcMar>
            <w:vAlign w:val="bottom"/>
          </w:tcPr>
          <w:p w14:paraId="4B2E3594" w14:textId="77777777" w:rsidR="00B658C9" w:rsidRPr="007D7E99" w:rsidRDefault="00DC21E3">
            <w:pPr>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1.687 (1.69 FU, 0.107 MEM)</w:t>
            </w:r>
          </w:p>
        </w:tc>
        <w:tc>
          <w:tcPr>
            <w:tcW w:w="1080" w:type="dxa"/>
            <w:tcMar>
              <w:top w:w="40" w:type="dxa"/>
              <w:left w:w="40" w:type="dxa"/>
              <w:bottom w:w="40" w:type="dxa"/>
              <w:right w:w="40" w:type="dxa"/>
            </w:tcMar>
            <w:vAlign w:val="bottom"/>
          </w:tcPr>
          <w:p w14:paraId="46CA4C20" w14:textId="77777777" w:rsidR="00B658C9" w:rsidRPr="007D7E99" w:rsidRDefault="00DC21E3">
            <w:pPr>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0.135</w:t>
            </w:r>
          </w:p>
        </w:tc>
      </w:tr>
      <w:tr w:rsidR="00B658C9" w:rsidRPr="007D7E99" w14:paraId="45EE1675" w14:textId="77777777">
        <w:trPr>
          <w:trHeight w:val="620"/>
        </w:trPr>
        <w:tc>
          <w:tcPr>
            <w:tcW w:w="1080" w:type="dxa"/>
            <w:tcMar>
              <w:top w:w="40" w:type="dxa"/>
              <w:left w:w="40" w:type="dxa"/>
              <w:bottom w:w="40" w:type="dxa"/>
              <w:right w:w="40" w:type="dxa"/>
            </w:tcMar>
            <w:vAlign w:val="bottom"/>
          </w:tcPr>
          <w:p w14:paraId="33D46E6F" w14:textId="77777777" w:rsidR="00B658C9" w:rsidRPr="007D7E99" w:rsidRDefault="00DC21E3">
            <w:pPr>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Cache vs. ARM Comparison</w:t>
            </w:r>
          </w:p>
        </w:tc>
        <w:tc>
          <w:tcPr>
            <w:tcW w:w="1080" w:type="dxa"/>
            <w:tcMar>
              <w:top w:w="40" w:type="dxa"/>
              <w:left w:w="40" w:type="dxa"/>
              <w:bottom w:w="40" w:type="dxa"/>
              <w:right w:w="40" w:type="dxa"/>
            </w:tcMar>
            <w:vAlign w:val="bottom"/>
          </w:tcPr>
          <w:p w14:paraId="779D7828" w14:textId="77777777" w:rsidR="00B658C9" w:rsidRPr="007D7E99" w:rsidRDefault="00DC21E3">
            <w:pPr>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0.76%</w:t>
            </w:r>
          </w:p>
        </w:tc>
        <w:tc>
          <w:tcPr>
            <w:tcW w:w="1080" w:type="dxa"/>
            <w:tcMar>
              <w:top w:w="40" w:type="dxa"/>
              <w:left w:w="40" w:type="dxa"/>
              <w:bottom w:w="40" w:type="dxa"/>
              <w:right w:w="40" w:type="dxa"/>
            </w:tcMar>
            <w:vAlign w:val="bottom"/>
          </w:tcPr>
          <w:p w14:paraId="6F177C95" w14:textId="77777777" w:rsidR="00B658C9" w:rsidRPr="007D7E99" w:rsidRDefault="00DC21E3">
            <w:pPr>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3.74%</w:t>
            </w:r>
          </w:p>
        </w:tc>
        <w:tc>
          <w:tcPr>
            <w:tcW w:w="1080" w:type="dxa"/>
            <w:tcMar>
              <w:top w:w="40" w:type="dxa"/>
              <w:left w:w="40" w:type="dxa"/>
              <w:bottom w:w="40" w:type="dxa"/>
              <w:right w:w="40" w:type="dxa"/>
            </w:tcMar>
            <w:vAlign w:val="bottom"/>
          </w:tcPr>
          <w:p w14:paraId="73134940" w14:textId="77777777" w:rsidR="00B658C9" w:rsidRPr="007D7E99" w:rsidRDefault="00DC21E3">
            <w:pPr>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471.76x</w:t>
            </w:r>
          </w:p>
        </w:tc>
      </w:tr>
      <w:tr w:rsidR="00B658C9" w:rsidRPr="007D7E99" w14:paraId="29356B40" w14:textId="77777777">
        <w:trPr>
          <w:trHeight w:val="620"/>
        </w:trPr>
        <w:tc>
          <w:tcPr>
            <w:tcW w:w="1080" w:type="dxa"/>
            <w:tcMar>
              <w:top w:w="40" w:type="dxa"/>
              <w:left w:w="40" w:type="dxa"/>
              <w:bottom w:w="40" w:type="dxa"/>
              <w:right w:w="40" w:type="dxa"/>
            </w:tcMar>
            <w:vAlign w:val="bottom"/>
          </w:tcPr>
          <w:p w14:paraId="59E06A3B" w14:textId="7A4BF6DC" w:rsidR="00B658C9" w:rsidRPr="007D7E99" w:rsidRDefault="00DC21E3">
            <w:pPr>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SPAD vs. ARM Comparison</w:t>
            </w:r>
          </w:p>
        </w:tc>
        <w:tc>
          <w:tcPr>
            <w:tcW w:w="1080" w:type="dxa"/>
            <w:tcMar>
              <w:top w:w="40" w:type="dxa"/>
              <w:left w:w="40" w:type="dxa"/>
              <w:bottom w:w="40" w:type="dxa"/>
              <w:right w:w="40" w:type="dxa"/>
            </w:tcMar>
            <w:vAlign w:val="bottom"/>
          </w:tcPr>
          <w:p w14:paraId="11585093" w14:textId="77777777" w:rsidR="00B658C9" w:rsidRPr="007D7E99" w:rsidRDefault="00DC21E3">
            <w:pPr>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15.33%</w:t>
            </w:r>
          </w:p>
        </w:tc>
        <w:tc>
          <w:tcPr>
            <w:tcW w:w="1080" w:type="dxa"/>
            <w:tcMar>
              <w:top w:w="40" w:type="dxa"/>
              <w:left w:w="40" w:type="dxa"/>
              <w:bottom w:w="40" w:type="dxa"/>
              <w:right w:w="40" w:type="dxa"/>
            </w:tcMar>
            <w:vAlign w:val="bottom"/>
          </w:tcPr>
          <w:p w14:paraId="0417C38A" w14:textId="77777777" w:rsidR="00B658C9" w:rsidRPr="007D7E99" w:rsidRDefault="00DC21E3">
            <w:pPr>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51.28%</w:t>
            </w:r>
          </w:p>
        </w:tc>
        <w:tc>
          <w:tcPr>
            <w:tcW w:w="1080" w:type="dxa"/>
            <w:tcMar>
              <w:top w:w="40" w:type="dxa"/>
              <w:left w:w="40" w:type="dxa"/>
              <w:bottom w:w="40" w:type="dxa"/>
              <w:right w:w="40" w:type="dxa"/>
            </w:tcMar>
            <w:vAlign w:val="bottom"/>
          </w:tcPr>
          <w:p w14:paraId="1EB53816" w14:textId="77777777" w:rsidR="00B658C9" w:rsidRPr="007D7E99" w:rsidRDefault="00DC21E3" w:rsidP="00846A4E">
            <w:pPr>
              <w:keepNext/>
              <w:widowControl w:val="0"/>
              <w:spacing w:line="276" w:lineRule="auto"/>
              <w:jc w:val="left"/>
              <w:rPr>
                <w:rFonts w:ascii="Times New Roman" w:hAnsi="Times New Roman" w:cs="Times New Roman"/>
                <w:sz w:val="18"/>
                <w:szCs w:val="18"/>
              </w:rPr>
            </w:pPr>
            <w:r w:rsidRPr="007D7E99">
              <w:rPr>
                <w:rFonts w:ascii="Times New Roman" w:hAnsi="Times New Roman" w:cs="Times New Roman"/>
                <w:sz w:val="18"/>
                <w:szCs w:val="18"/>
              </w:rPr>
              <w:t>22.83x</w:t>
            </w:r>
          </w:p>
        </w:tc>
      </w:tr>
    </w:tbl>
    <w:p w14:paraId="01604621" w14:textId="4BAD642A" w:rsidR="00B658C9" w:rsidRPr="007D7E99" w:rsidRDefault="00846A4E" w:rsidP="009E3EE5">
      <w:pPr>
        <w:pStyle w:val="Caption"/>
        <w:rPr>
          <w:i/>
          <w:lang w:val="en-US"/>
        </w:rPr>
      </w:pPr>
      <w:bookmarkStart w:id="42" w:name="_Ref513400001"/>
      <w:r w:rsidRPr="007D7E99">
        <w:rPr>
          <w:lang w:val="en-US"/>
        </w:rPr>
        <w:t xml:space="preserve">Table </w:t>
      </w:r>
      <w:r w:rsidRPr="007D7E99">
        <w:rPr>
          <w:i/>
        </w:rPr>
        <w:fldChar w:fldCharType="begin"/>
      </w:r>
      <w:r w:rsidRPr="007D7E99">
        <w:rPr>
          <w:lang w:val="en-US"/>
        </w:rPr>
        <w:instrText xml:space="preserve"> SEQ Table \* ARABIC </w:instrText>
      </w:r>
      <w:r w:rsidRPr="007D7E99">
        <w:rPr>
          <w:i/>
        </w:rPr>
        <w:fldChar w:fldCharType="separate"/>
      </w:r>
      <w:r w:rsidR="001A57E5">
        <w:rPr>
          <w:noProof/>
          <w:lang w:val="en-US"/>
        </w:rPr>
        <w:t>3</w:t>
      </w:r>
      <w:r w:rsidRPr="007D7E99">
        <w:rPr>
          <w:i/>
        </w:rPr>
        <w:fldChar w:fldCharType="end"/>
      </w:r>
      <w:bookmarkEnd w:id="42"/>
      <w:r w:rsidRPr="007D7E99">
        <w:rPr>
          <w:lang w:val="en-US"/>
        </w:rPr>
        <w:t xml:space="preserve"> Average Power, Total Area and Runtime Comparison of A15 Core versus Pareto Optimal Designs</w:t>
      </w:r>
    </w:p>
    <w:p w14:paraId="656F053A" w14:textId="557A6958" w:rsidR="00B658C9" w:rsidRPr="007D7E99" w:rsidRDefault="00DC21E3" w:rsidP="00D037F4">
      <w:pPr>
        <w:pStyle w:val="Heading2"/>
        <w:numPr>
          <w:ilvl w:val="0"/>
          <w:numId w:val="5"/>
        </w:numPr>
        <w:rPr>
          <w:rFonts w:ascii="Times New Roman" w:hAnsi="Times New Roman" w:cs="Times New Roman"/>
          <w:i/>
          <w:sz w:val="20"/>
          <w:szCs w:val="20"/>
        </w:rPr>
      </w:pPr>
      <w:bookmarkStart w:id="43" w:name="_4kl9578cse2q" w:colFirst="0" w:colLast="0"/>
      <w:bookmarkEnd w:id="43"/>
      <w:r w:rsidRPr="007D7E99">
        <w:rPr>
          <w:rFonts w:ascii="Times New Roman" w:hAnsi="Times New Roman" w:cs="Times New Roman"/>
          <w:i/>
          <w:sz w:val="20"/>
          <w:szCs w:val="20"/>
        </w:rPr>
        <w:t>Resource Allocation Between MEM and FU</w:t>
      </w:r>
    </w:p>
    <w:p w14:paraId="6C986E8A" w14:textId="238C5F95" w:rsidR="006F1F1C" w:rsidRPr="00065B6A" w:rsidRDefault="006F1F1C" w:rsidP="00065B6A">
      <w:pPr>
        <w:pStyle w:val="NoSpacing"/>
      </w:pPr>
      <w:r w:rsidRPr="00065B6A">
        <w:t xml:space="preserve">Energy Delay Product (EDP) was used to rank each globally Pareto-optimal design. This means that all cache and scratchpad designs were considered together and filtered for pareto </w:t>
      </w:r>
      <w:r w:rsidRPr="00065B6A">
        <w:rPr>
          <w:rStyle w:val="CodeChar"/>
          <w:sz w:val="22"/>
        </w:rPr>
        <w:t xml:space="preserve">optimality, which removes some of those seen in </w:t>
      </w:r>
      <w:r w:rsidRPr="00065B6A">
        <w:rPr>
          <w:rStyle w:val="CodeChar"/>
          <w:sz w:val="22"/>
        </w:rPr>
        <w:fldChar w:fldCharType="begin"/>
      </w:r>
      <w:r w:rsidRPr="00065B6A">
        <w:rPr>
          <w:rStyle w:val="CodeChar"/>
          <w:sz w:val="22"/>
        </w:rPr>
        <w:instrText xml:space="preserve"> REF _Ref513398924 \h  \* MERGEFORMAT </w:instrText>
      </w:r>
      <w:r w:rsidRPr="00065B6A">
        <w:rPr>
          <w:rStyle w:val="CodeChar"/>
          <w:sz w:val="22"/>
        </w:rPr>
      </w:r>
      <w:r w:rsidRPr="00065B6A">
        <w:rPr>
          <w:rStyle w:val="CodeChar"/>
          <w:sz w:val="22"/>
        </w:rPr>
        <w:fldChar w:fldCharType="separate"/>
      </w:r>
      <w:r w:rsidR="001A57E5" w:rsidRPr="001E0950">
        <w:t xml:space="preserve">Figure </w:t>
      </w:r>
      <w:r w:rsidR="001A57E5">
        <w:t>10</w:t>
      </w:r>
      <w:r w:rsidRPr="00065B6A">
        <w:rPr>
          <w:rStyle w:val="CodeChar"/>
          <w:sz w:val="22"/>
        </w:rPr>
        <w:fldChar w:fldCharType="end"/>
      </w:r>
      <w:r w:rsidRPr="00065B6A">
        <w:t>.</w:t>
      </w:r>
    </w:p>
    <w:p w14:paraId="27A3B825" w14:textId="466625EC" w:rsidR="0080129E" w:rsidRPr="00065B6A" w:rsidRDefault="00B36456" w:rsidP="00065B6A">
      <w:pPr>
        <w:pStyle w:val="NoSpacing"/>
      </w:pPr>
      <w:r w:rsidRPr="00065B6A">
        <w:rPr>
          <w:noProof/>
        </w:rPr>
        <w:lastRenderedPageBreak/>
        <mc:AlternateContent>
          <mc:Choice Requires="wpg">
            <w:drawing>
              <wp:anchor distT="0" distB="0" distL="114300" distR="114300" simplePos="0" relativeHeight="251688960" behindDoc="0" locked="0" layoutInCell="1" allowOverlap="1" wp14:anchorId="3D5341D3" wp14:editId="6FB9E45C">
                <wp:simplePos x="0" y="0"/>
                <wp:positionH relativeFrom="margin">
                  <wp:posOffset>3200731</wp:posOffset>
                </wp:positionH>
                <wp:positionV relativeFrom="paragraph">
                  <wp:posOffset>497</wp:posOffset>
                </wp:positionV>
                <wp:extent cx="2751152" cy="6870065"/>
                <wp:effectExtent l="0" t="0" r="0" b="6985"/>
                <wp:wrapTopAndBottom/>
                <wp:docPr id="47" name="Group 47"/>
                <wp:cNvGraphicFramePr/>
                <a:graphic xmlns:a="http://schemas.openxmlformats.org/drawingml/2006/main">
                  <a:graphicData uri="http://schemas.microsoft.com/office/word/2010/wordprocessingGroup">
                    <wpg:wgp>
                      <wpg:cNvGrpSpPr/>
                      <wpg:grpSpPr>
                        <a:xfrm>
                          <a:off x="0" y="0"/>
                          <a:ext cx="2751152" cy="6870065"/>
                          <a:chOff x="0" y="0"/>
                          <a:chExt cx="2751152" cy="6870065"/>
                        </a:xfrm>
                      </wpg:grpSpPr>
                      <wpg:grpSp>
                        <wpg:cNvPr id="45" name="Group 45"/>
                        <wpg:cNvGrpSpPr/>
                        <wpg:grpSpPr>
                          <a:xfrm>
                            <a:off x="0" y="0"/>
                            <a:ext cx="2751152" cy="6335202"/>
                            <a:chOff x="0" y="0"/>
                            <a:chExt cx="2751152" cy="6335202"/>
                          </a:xfrm>
                        </wpg:grpSpPr>
                        <pic:pic xmlns:pic="http://schemas.openxmlformats.org/drawingml/2006/picture">
                          <pic:nvPicPr>
                            <pic:cNvPr id="5" name="image16.png"/>
                            <pic:cNvPicPr/>
                          </pic:nvPicPr>
                          <pic:blipFill>
                            <a:blip r:embed="rId36" cstate="print">
                              <a:extLst>
                                <a:ext uri="{28A0092B-C50C-407E-A947-70E740481C1C}">
                                  <a14:useLocalDpi xmlns:a14="http://schemas.microsoft.com/office/drawing/2010/main" val="0"/>
                                </a:ext>
                              </a:extLst>
                            </a:blip>
                            <a:srcRect/>
                            <a:stretch>
                              <a:fillRect/>
                            </a:stretch>
                          </pic:blipFill>
                          <pic:spPr>
                            <a:xfrm>
                              <a:off x="7952" y="0"/>
                              <a:ext cx="2743200" cy="2108200"/>
                            </a:xfrm>
                            <a:prstGeom prst="rect">
                              <a:avLst/>
                            </a:prstGeom>
                            <a:ln/>
                          </pic:spPr>
                        </pic:pic>
                        <pic:pic xmlns:pic="http://schemas.openxmlformats.org/drawingml/2006/picture">
                          <pic:nvPicPr>
                            <pic:cNvPr id="11" name="image22.png"/>
                            <pic:cNvPicPr/>
                          </pic:nvPicPr>
                          <pic:blipFill>
                            <a:blip r:embed="rId37" cstate="print">
                              <a:extLst>
                                <a:ext uri="{28A0092B-C50C-407E-A947-70E740481C1C}">
                                  <a14:useLocalDpi xmlns:a14="http://schemas.microsoft.com/office/drawing/2010/main" val="0"/>
                                </a:ext>
                              </a:extLst>
                            </a:blip>
                            <a:srcRect/>
                            <a:stretch>
                              <a:fillRect/>
                            </a:stretch>
                          </pic:blipFill>
                          <pic:spPr>
                            <a:xfrm>
                              <a:off x="0" y="2186609"/>
                              <a:ext cx="2743200" cy="2057400"/>
                            </a:xfrm>
                            <a:prstGeom prst="rect">
                              <a:avLst/>
                            </a:prstGeom>
                            <a:ln/>
                          </pic:spPr>
                        </pic:pic>
                        <pic:pic xmlns:pic="http://schemas.openxmlformats.org/drawingml/2006/picture">
                          <pic:nvPicPr>
                            <pic:cNvPr id="4" name="image15.png"/>
                            <pic:cNvPicPr/>
                          </pic:nvPicPr>
                          <pic:blipFill>
                            <a:blip r:embed="rId38" cstate="print">
                              <a:extLst>
                                <a:ext uri="{28A0092B-C50C-407E-A947-70E740481C1C}">
                                  <a14:useLocalDpi xmlns:a14="http://schemas.microsoft.com/office/drawing/2010/main" val="0"/>
                                </a:ext>
                              </a:extLst>
                            </a:blip>
                            <a:srcRect/>
                            <a:stretch>
                              <a:fillRect/>
                            </a:stretch>
                          </pic:blipFill>
                          <pic:spPr>
                            <a:xfrm>
                              <a:off x="7952" y="4277802"/>
                              <a:ext cx="2743200" cy="2057400"/>
                            </a:xfrm>
                            <a:prstGeom prst="rect">
                              <a:avLst/>
                            </a:prstGeom>
                            <a:ln/>
                          </pic:spPr>
                        </pic:pic>
                      </wpg:grpSp>
                      <wps:wsp>
                        <wps:cNvPr id="46" name="Text Box 46"/>
                        <wps:cNvSpPr txBox="1"/>
                        <wps:spPr>
                          <a:xfrm>
                            <a:off x="0" y="6392545"/>
                            <a:ext cx="2750185" cy="477520"/>
                          </a:xfrm>
                          <a:prstGeom prst="rect">
                            <a:avLst/>
                          </a:prstGeom>
                          <a:solidFill>
                            <a:prstClr val="white"/>
                          </a:solidFill>
                          <a:ln>
                            <a:noFill/>
                          </a:ln>
                        </wps:spPr>
                        <wps:txbx>
                          <w:txbxContent>
                            <w:p w14:paraId="181ABCDB" w14:textId="49C16DF3" w:rsidR="00AE5202" w:rsidRPr="00DB4775" w:rsidRDefault="00AE5202" w:rsidP="00DB4775">
                              <w:pPr>
                                <w:pStyle w:val="Caption"/>
                                <w:rPr>
                                  <w:lang w:val="en-US"/>
                                </w:rPr>
                              </w:pPr>
                              <w:bookmarkStart w:id="44" w:name="_Ref513399840"/>
                              <w:r w:rsidRPr="00DB4775">
                                <w:rPr>
                                  <w:lang w:val="en-US"/>
                                </w:rPr>
                                <w:t xml:space="preserve">Figure </w:t>
                              </w:r>
                              <w:r>
                                <w:fldChar w:fldCharType="begin"/>
                              </w:r>
                              <w:r w:rsidRPr="00DB4775">
                                <w:rPr>
                                  <w:lang w:val="en-US"/>
                                </w:rPr>
                                <w:instrText xml:space="preserve"> SEQ Figure \* ARABIC </w:instrText>
                              </w:r>
                              <w:r>
                                <w:fldChar w:fldCharType="separate"/>
                              </w:r>
                              <w:r w:rsidR="001A57E5">
                                <w:rPr>
                                  <w:noProof/>
                                  <w:lang w:val="en-US"/>
                                </w:rPr>
                                <w:t>12</w:t>
                              </w:r>
                              <w:r>
                                <w:fldChar w:fldCharType="end"/>
                              </w:r>
                              <w:bookmarkEnd w:id="44"/>
                              <w:r w:rsidRPr="00DB4775">
                                <w:rPr>
                                  <w:lang w:val="en-US"/>
                                </w:rPr>
                                <w:t xml:space="preserve"> Total Area, Average Power and Runtime Breakdown for Memory and Functional Unit for Pareto Optimal Designs for increasing Energy Delay Produc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D5341D3" id="Group 47" o:spid="_x0000_s1053" style="position:absolute;left:0;text-align:left;margin-left:252.05pt;margin-top:.05pt;width:216.65pt;height:540.95pt;z-index:251688960;mso-position-horizontal-relative:margin" coordsize="27511,687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">
                <v:group id="Group 45" o:spid="_x0000_s1054" style="position:absolute;width:27511;height:63352" coordsize="27511,63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16.png" o:spid="_x0000_s1055" type="#_x0000_t75" style="position:absolute;left:79;width:27432;height:21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">
                    <v:imagedata r:id="rId39" o:title=""/>
                  </v:shape>
                  <v:shape id="image22.png" o:spid="_x0000_s1056" type="#_x0000_t75" style="position:absolute;top:21866;width:27432;height:20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">
                    <v:imagedata r:id="rId40" o:title=""/>
                  </v:shape>
                  <v:shape id="image15.png" o:spid="_x0000_s1057" type="#_x0000_t75" style="position:absolute;left:79;top:42778;width:27432;height:20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">
                    <v:imagedata r:id="rId41" o:title=""/>
                  </v:shape>
                </v:group>
                <v:shape id="Text Box 46" o:spid="_x0000_s1058" type="#_x0000_t202" style="position:absolute;top:63925;width:27501;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14:paraId="181ABCDB" w14:textId="49C16DF3" w:rsidR="00AE5202" w:rsidRPr="00DB4775" w:rsidRDefault="00AE5202" w:rsidP="00DB4775">
                        <w:pPr>
                          <w:pStyle w:val="Caption"/>
                          <w:rPr>
                            <w:lang w:val="en-US"/>
                          </w:rPr>
                        </w:pPr>
                        <w:bookmarkStart w:id="45" w:name="_Ref513399840"/>
                        <w:r w:rsidRPr="00DB4775">
                          <w:rPr>
                            <w:lang w:val="en-US"/>
                          </w:rPr>
                          <w:t xml:space="preserve">Figure </w:t>
                        </w:r>
                        <w:r>
                          <w:fldChar w:fldCharType="begin"/>
                        </w:r>
                        <w:r w:rsidRPr="00DB4775">
                          <w:rPr>
                            <w:lang w:val="en-US"/>
                          </w:rPr>
                          <w:instrText xml:space="preserve"> SEQ Figure \* ARABIC </w:instrText>
                        </w:r>
                        <w:r>
                          <w:fldChar w:fldCharType="separate"/>
                        </w:r>
                        <w:r w:rsidR="001A57E5">
                          <w:rPr>
                            <w:noProof/>
                            <w:lang w:val="en-US"/>
                          </w:rPr>
                          <w:t>12</w:t>
                        </w:r>
                        <w:r>
                          <w:fldChar w:fldCharType="end"/>
                        </w:r>
                        <w:bookmarkEnd w:id="45"/>
                        <w:r w:rsidRPr="00DB4775">
                          <w:rPr>
                            <w:lang w:val="en-US"/>
                          </w:rPr>
                          <w:t xml:space="preserve"> Total Area, Average Power and Runtime Breakdown for Memory and Functional Unit for Pareto Optimal Designs for increasing Energy Delay Products</w:t>
                        </w:r>
                      </w:p>
                    </w:txbxContent>
                  </v:textbox>
                </v:shape>
                <w10:wrap type="topAndBottom" anchorx="margin"/>
              </v:group>
            </w:pict>
          </mc:Fallback>
        </mc:AlternateContent>
      </w:r>
    </w:p>
    <w:p w14:paraId="7BF0248B" w14:textId="500A6BAE" w:rsidR="00B658C9" w:rsidRPr="007D7E99" w:rsidRDefault="00065B6A" w:rsidP="00C84D49">
      <w:pPr>
        <w:pStyle w:val="NoSpacing"/>
      </w:pPr>
      <w:r w:rsidRPr="00065B6A">
        <w:fldChar w:fldCharType="begin"/>
      </w:r>
      <w:r w:rsidRPr="00065B6A">
        <w:instrText xml:space="preserve"> REF _Ref513399840 \h  \* MERGEFORMAT </w:instrText>
      </w:r>
      <w:r w:rsidRPr="00065B6A">
        <w:fldChar w:fldCharType="separate"/>
      </w:r>
      <w:r w:rsidR="001A57E5" w:rsidRPr="00DB4775">
        <w:t xml:space="preserve">Figure </w:t>
      </w:r>
      <w:r w:rsidR="001A57E5">
        <w:t>12</w:t>
      </w:r>
      <w:r w:rsidRPr="00065B6A">
        <w:fldChar w:fldCharType="end"/>
      </w:r>
      <w:r w:rsidRPr="00065B6A">
        <w:t xml:space="preserve"> </w:t>
      </w:r>
      <w:r w:rsidR="00DC21E3" w:rsidRPr="00065B6A">
        <w:t>below gives the functional unit (FU) and memory system (MEM) allocations across area, power, and runtime</w:t>
      </w:r>
      <w:r w:rsidR="000574B6" w:rsidRPr="00065B6A">
        <w:t xml:space="preserve"> for the </w:t>
      </w:r>
      <w:r w:rsidR="00226464" w:rsidRPr="00065B6A">
        <w:t>globally</w:t>
      </w:r>
      <w:r w:rsidR="000574B6" w:rsidRPr="00065B6A">
        <w:t xml:space="preserve"> Pareto-optimal designs</w:t>
      </w:r>
      <w:r w:rsidR="00DC21E3" w:rsidRPr="00065B6A">
        <w:t>. Cache designs consistently achieve the lowest EDP ratings, while scratchpads as a group occupy the high side of the EDP-sorted pareto optimal designs. As illustrated by figures earlier in this section, cache designs use more power and area, especially for functional units, and are thus able to achieve significantly lower runtimes than cache designs. Cache designs can use less memory area, though in fact tend not to reduce their memory power usage because data needs to be fetched, evicted, and re-fetched in each iteration of the algorithm’s main loop.</w:t>
      </w:r>
    </w:p>
    <w:p w14:paraId="061784D9" w14:textId="602259D5" w:rsidR="00B658C9" w:rsidRPr="007D7E99" w:rsidRDefault="00DC21E3" w:rsidP="00D037F4">
      <w:pPr>
        <w:pStyle w:val="Heading2"/>
        <w:numPr>
          <w:ilvl w:val="0"/>
          <w:numId w:val="5"/>
        </w:numPr>
        <w:rPr>
          <w:rFonts w:ascii="Times New Roman" w:hAnsi="Times New Roman" w:cs="Times New Roman"/>
          <w:i/>
          <w:sz w:val="20"/>
          <w:szCs w:val="20"/>
        </w:rPr>
      </w:pPr>
      <w:bookmarkStart w:id="46" w:name="_7qxjvbn0xzt4" w:colFirst="0" w:colLast="0"/>
      <w:bookmarkEnd w:id="46"/>
      <w:r w:rsidRPr="007D7E99">
        <w:rPr>
          <w:rFonts w:ascii="Times New Roman" w:hAnsi="Times New Roman" w:cs="Times New Roman"/>
          <w:i/>
          <w:sz w:val="20"/>
          <w:szCs w:val="20"/>
        </w:rPr>
        <w:t>Challenges</w:t>
      </w:r>
    </w:p>
    <w:p w14:paraId="4F502304" w14:textId="4F252BDE" w:rsidR="00B658C9" w:rsidRPr="007D7E99" w:rsidRDefault="00DC21E3">
      <w:pPr>
        <w:rPr>
          <w:rFonts w:ascii="Times New Roman" w:hAnsi="Times New Roman" w:cs="Times New Roman"/>
        </w:rPr>
      </w:pPr>
      <w:r w:rsidRPr="007D7E99">
        <w:rPr>
          <w:rFonts w:ascii="Times New Roman" w:hAnsi="Times New Roman" w:cs="Times New Roman"/>
        </w:rPr>
        <w:t xml:space="preserve">We encountered several challenges </w:t>
      </w:r>
      <w:r w:rsidR="000D383B">
        <w:rPr>
          <w:rFonts w:ascii="Times New Roman" w:hAnsi="Times New Roman" w:cs="Times New Roman"/>
        </w:rPr>
        <w:t xml:space="preserve">during </w:t>
      </w:r>
      <w:r w:rsidRPr="007D7E99">
        <w:rPr>
          <w:rFonts w:ascii="Times New Roman" w:hAnsi="Times New Roman" w:cs="Times New Roman"/>
        </w:rPr>
        <w:t xml:space="preserve">this project. Initial efforts to sweep large parameter spaces were delayed due to undocumented and breaking issues with the parameter sweeping system included in Gem5-Aladdin. </w:t>
      </w:r>
    </w:p>
    <w:p w14:paraId="505C3468" w14:textId="21941A25" w:rsidR="00B658C9" w:rsidRPr="007D7E99" w:rsidRDefault="00B658C9">
      <w:pPr>
        <w:rPr>
          <w:rFonts w:ascii="Times New Roman" w:hAnsi="Times New Roman" w:cs="Times New Roman"/>
        </w:rPr>
      </w:pPr>
    </w:p>
    <w:p w14:paraId="7C535F75" w14:textId="20B9F13E" w:rsidR="00B658C9" w:rsidRPr="007D7E99" w:rsidRDefault="00DC21E3">
      <w:pPr>
        <w:rPr>
          <w:rFonts w:ascii="Times New Roman" w:hAnsi="Times New Roman" w:cs="Times New Roman"/>
        </w:rPr>
      </w:pPr>
      <w:r w:rsidRPr="007D7E99">
        <w:rPr>
          <w:rFonts w:ascii="Times New Roman" w:hAnsi="Times New Roman" w:cs="Times New Roman"/>
        </w:rPr>
        <w:t xml:space="preserve">As such, we wrote our own collection of scripts to automate design sweeps over a flexible set of design parameters. In testing large matrix sizes (128x128 and up), we discovered that the system memory requirements for simulation exceeded out workstation’s available RAM, which cause simulations to become unworkably slow when page memory was used, and to crash when that limit was also exceeded. </w:t>
      </w:r>
    </w:p>
    <w:p w14:paraId="2581F801" w14:textId="45A10D18" w:rsidR="00B658C9" w:rsidRPr="007D7E99" w:rsidRDefault="00B658C9">
      <w:pPr>
        <w:rPr>
          <w:rFonts w:ascii="Times New Roman" w:hAnsi="Times New Roman" w:cs="Times New Roman"/>
        </w:rPr>
      </w:pPr>
    </w:p>
    <w:p w14:paraId="0613F271" w14:textId="14BE151C" w:rsidR="00B658C9" w:rsidRPr="007D7E99" w:rsidRDefault="00DC21E3">
      <w:pPr>
        <w:rPr>
          <w:rFonts w:ascii="Times New Roman" w:hAnsi="Times New Roman" w:cs="Times New Roman"/>
        </w:rPr>
      </w:pPr>
      <w:r w:rsidRPr="007D7E99">
        <w:rPr>
          <w:rFonts w:ascii="Times New Roman" w:hAnsi="Times New Roman" w:cs="Times New Roman"/>
        </w:rPr>
        <w:t xml:space="preserve">While online forums were useful to find answers to questions, some details of the simulator went undocumented, such as deprecated design parameters and a bug (which we reported) in which block-partitioned scratchpads completely crashed the simulation at any factor </w:t>
      </w:r>
      <w:r w:rsidR="00C84D49">
        <w:rPr>
          <w:rFonts w:ascii="Times New Roman" w:hAnsi="Times New Roman" w:cs="Times New Roman"/>
        </w:rPr>
        <w:t>larger</w:t>
      </w:r>
      <w:r w:rsidRPr="007D7E99">
        <w:rPr>
          <w:rFonts w:ascii="Times New Roman" w:hAnsi="Times New Roman" w:cs="Times New Roman"/>
        </w:rPr>
        <w:t xml:space="preserve"> than 1.</w:t>
      </w:r>
    </w:p>
    <w:p w14:paraId="464895BE" w14:textId="3E877391" w:rsidR="00B658C9" w:rsidRPr="007D7E99" w:rsidRDefault="00B658C9">
      <w:pPr>
        <w:rPr>
          <w:rFonts w:ascii="Times New Roman" w:hAnsi="Times New Roman" w:cs="Times New Roman"/>
        </w:rPr>
      </w:pPr>
    </w:p>
    <w:p w14:paraId="69A578CE" w14:textId="0E1DE45A" w:rsidR="00B658C9" w:rsidRPr="007D7E99" w:rsidRDefault="00DC21E3">
      <w:pPr>
        <w:rPr>
          <w:rFonts w:ascii="Times New Roman" w:hAnsi="Times New Roman" w:cs="Times New Roman"/>
        </w:rPr>
      </w:pPr>
      <w:r w:rsidRPr="007D7E99">
        <w:rPr>
          <w:rFonts w:ascii="Times New Roman" w:hAnsi="Times New Roman" w:cs="Times New Roman"/>
        </w:rPr>
        <w:t>Finally, we had initially planned to test several algorithms, including sparse algorithms and direct system solving algorithms alongside the dense GJE algorithm. System solving was implemented and tested for small parameter sweeps, but not enough data was collected to make useful conclusions.</w:t>
      </w:r>
    </w:p>
    <w:p w14:paraId="0C186E6D" w14:textId="43379544" w:rsidR="00B658C9" w:rsidRPr="007D7E99" w:rsidRDefault="00D037F4" w:rsidP="00D037F4">
      <w:pPr>
        <w:pStyle w:val="Heading1"/>
        <w:numPr>
          <w:ilvl w:val="0"/>
          <w:numId w:val="2"/>
        </w:numPr>
        <w:rPr>
          <w:rFonts w:ascii="Times New Roman" w:hAnsi="Times New Roman" w:cs="Times New Roman"/>
          <w:sz w:val="22"/>
          <w:szCs w:val="22"/>
        </w:rPr>
      </w:pPr>
      <w:bookmarkStart w:id="47" w:name="_54bpp2vbs67g" w:colFirst="0" w:colLast="0"/>
      <w:bookmarkEnd w:id="47"/>
      <w:r w:rsidRPr="007D7E99">
        <w:rPr>
          <w:rFonts w:ascii="Times New Roman" w:hAnsi="Times New Roman" w:cs="Times New Roman"/>
          <w:sz w:val="22"/>
          <w:szCs w:val="22"/>
        </w:rPr>
        <w:t>CONCLUSION</w:t>
      </w:r>
    </w:p>
    <w:p w14:paraId="2050FB2E" w14:textId="0B1887FC" w:rsidR="00B658C9" w:rsidRPr="007D7E99" w:rsidRDefault="00DC21E3">
      <w:pPr>
        <w:rPr>
          <w:rFonts w:ascii="Times New Roman" w:hAnsi="Times New Roman" w:cs="Times New Roman"/>
        </w:rPr>
      </w:pPr>
      <w:r w:rsidRPr="007D7E99">
        <w:rPr>
          <w:rFonts w:ascii="Times New Roman" w:hAnsi="Times New Roman" w:cs="Times New Roman"/>
        </w:rPr>
        <w:t xml:space="preserve">Design space parameter sweeps via architectural, cycle-level, or high-level simulation are a useful method to determine the parameters to which design objectives are most responsive. In this work, we explored the design space for a matrix </w:t>
      </w:r>
      <w:r w:rsidRPr="007D7E99">
        <w:rPr>
          <w:rFonts w:ascii="Times New Roman" w:hAnsi="Times New Roman" w:cs="Times New Roman"/>
        </w:rPr>
        <w:lastRenderedPageBreak/>
        <w:t>inverting processor (MIP) using the Gem5-Aladdin hybrid simulator. We investigated the spaces of cache and scratchpad-based memory systems as well as functional unit parallelism through loop unroll</w:t>
      </w:r>
      <w:r w:rsidR="00846A4E" w:rsidRPr="007D7E99">
        <w:rPr>
          <w:rFonts w:ascii="Times New Roman" w:hAnsi="Times New Roman" w:cs="Times New Roman"/>
        </w:rPr>
        <w:t>ing. We find that overall cache-</w:t>
      </w:r>
      <w:r w:rsidRPr="007D7E99">
        <w:rPr>
          <w:rFonts w:ascii="Times New Roman" w:hAnsi="Times New Roman" w:cs="Times New Roman"/>
        </w:rPr>
        <w:t xml:space="preserve">based designs are especially power and area efficient. Scratchpad designs in contrast can scale to lower runtimes with more functional unit parallelism </w:t>
      </w:r>
      <w:r w:rsidR="001A57E5" w:rsidRPr="007D7E99">
        <w:rPr>
          <w:rFonts w:ascii="Times New Roman" w:hAnsi="Times New Roman" w:cs="Times New Roman"/>
        </w:rPr>
        <w:t>by</w:t>
      </w:r>
      <w:r w:rsidRPr="007D7E99">
        <w:rPr>
          <w:rFonts w:ascii="Times New Roman" w:hAnsi="Times New Roman" w:cs="Times New Roman"/>
        </w:rPr>
        <w:t xml:space="preserve"> higher memory system parallelism and repeated memory movement that occurs in a cache system. We compared the area and power of our most efficient and best-performing </w:t>
      </w:r>
      <w:r w:rsidR="005B6620" w:rsidRPr="007D7E99">
        <w:rPr>
          <w:rFonts w:ascii="Times New Roman" w:hAnsi="Times New Roman" w:cs="Times New Roman"/>
        </w:rPr>
        <w:t>designs and</w:t>
      </w:r>
      <w:r w:rsidRPr="007D7E99">
        <w:rPr>
          <w:rFonts w:ascii="Times New Roman" w:hAnsi="Times New Roman" w:cs="Times New Roman"/>
        </w:rPr>
        <w:t xml:space="preserve"> find that while neither surpasses the runtime of an A-15 ARM processor, we do achieve better area and power figures.</w:t>
      </w:r>
    </w:p>
    <w:p w14:paraId="5DC0D44C" w14:textId="77777777" w:rsidR="00B658C9" w:rsidRPr="007D7E99" w:rsidRDefault="00B658C9">
      <w:pPr>
        <w:rPr>
          <w:rFonts w:ascii="Times New Roman" w:hAnsi="Times New Roman" w:cs="Times New Roman"/>
        </w:rPr>
      </w:pPr>
    </w:p>
    <w:p w14:paraId="499D577A" w14:textId="174E0719" w:rsidR="00B658C9" w:rsidRPr="007D7E99" w:rsidRDefault="00DC21E3">
      <w:pPr>
        <w:rPr>
          <w:rFonts w:ascii="Times New Roman" w:hAnsi="Times New Roman" w:cs="Times New Roman"/>
        </w:rPr>
      </w:pPr>
      <w:r w:rsidRPr="007D7E99">
        <w:rPr>
          <w:rFonts w:ascii="Times New Roman" w:hAnsi="Times New Roman" w:cs="Times New Roman"/>
        </w:rPr>
        <w:t>In future work it would be possible to u</w:t>
      </w:r>
      <w:r w:rsidR="00993115" w:rsidRPr="007D7E99">
        <w:rPr>
          <w:rFonts w:ascii="Times New Roman" w:hAnsi="Times New Roman" w:cs="Times New Roman"/>
        </w:rPr>
        <w:t>se a mixed cache and scratchpad-</w:t>
      </w:r>
      <w:r w:rsidRPr="007D7E99">
        <w:rPr>
          <w:rFonts w:ascii="Times New Roman" w:hAnsi="Times New Roman" w:cs="Times New Roman"/>
        </w:rPr>
        <w:t xml:space="preserve">based design in which one matrix is accessed via an accelerator-attached cache and the other is loaded and processed upon in scratchpad memory. However, this approach was not pursued in this project. Additionally, general matrix-inverse decomposition methods such as the Strassen Method </w:t>
      </w:r>
      <w:r w:rsidR="00543097">
        <w:rPr>
          <w:rFonts w:ascii="Times New Roman" w:hAnsi="Times New Roman" w:cs="Times New Roman"/>
        </w:rPr>
        <w:fldChar w:fldCharType="begin"/>
      </w:r>
      <w:r w:rsidR="00543097">
        <w:rPr>
          <w:rFonts w:ascii="Times New Roman" w:hAnsi="Times New Roman" w:cs="Times New Roman"/>
        </w:rPr>
        <w:instrText xml:space="preserve"> ADDIN ZOTERO_ITEM CSL_CITATION {"citationID":"gWJbxEFU","properties":{"formattedCitation":"[1], [12]","plainCitation":"[1], [12]","noteIndex":0},"citationItems":[{"id":845,"uris":["http://zotero.org/users/local/9vcGprYi/items/9LUAW27S"],"uri":["http://zotero.org/users/local/9vcGprYi/items/9LUAW27S"],"itemData":{"id":845,"type":"article-journal","title":"A fast parallel Gauss Jordan algorithm for matrix inversion using CUDA","container-title":"Computers &amp; Structures","page":"31-37","volume":"128","source":"ScienceDirect","abstract":"The ability to invert large matrices quickly and accurately determines the effectiveness of a computational tool. Current literature suggests that time complexity of matrix inversion is 2 or higher. This paper redesigns the Gauss Jordan algorithm for matrix inversion on a CUDA platform to exploit the large scale parallelization feature of a massively multithreaded GPU. The algorithm is tested for various types of matrices and the performance metrics are studied and compared with CPU based parallel methods. We show that the time complexity of matrix inversion scales as n as long as n2 threads can be supported by the GPU.","DOI":"10.1016/j.compstruc.2013.06.015","ISSN":"0045-7949","journalAbbreviation":"Computers &amp; Structures","author":[{"family":"Sharma","given":"Girish"},{"family":"Agarwala","given":"Abhishek"},{"family":"Bhattacharya","given":"Baidurya"}],"issued":{"date-parts":[["2013",11,1]]}}},{"id":732,"uris":["http://zotero.org/users/local/9vcGprYi/items/CX7RAW2G"],"uri":["http://zotero.org/users/local/9vcGprYi/items/CX7RAW2G"],"itemData":{"id":732,"type":"article-journal","title":"Gaussian elimination is not optimal","container-title":"Numerische Mathematik","page":"354-356","volume":"13","issue":"4","source":"link.springer.com","DOI":"10.1007/BF02165411","ISSN":"0029-599X, 0945-3245","journalAbbreviation":"Numer. Math.","language":"en","author":[{"family":"Strassen","given":"Volker"}],"issued":{"date-parts":[["1969",8,1]]}}}],"schema":"https://github.com/citation-style-language/schema/raw/master/csl-citation.json"} </w:instrText>
      </w:r>
      <w:r w:rsidR="00543097">
        <w:rPr>
          <w:rFonts w:ascii="Times New Roman" w:hAnsi="Times New Roman" w:cs="Times New Roman"/>
        </w:rPr>
        <w:fldChar w:fldCharType="separate"/>
      </w:r>
      <w:r w:rsidR="00543097" w:rsidRPr="00543097">
        <w:rPr>
          <w:rFonts w:ascii="Times New Roman" w:hAnsi="Times New Roman" w:cs="Times New Roman"/>
        </w:rPr>
        <w:t>[1], [12]</w:t>
      </w:r>
      <w:r w:rsidR="00543097">
        <w:rPr>
          <w:rFonts w:ascii="Times New Roman" w:hAnsi="Times New Roman" w:cs="Times New Roman"/>
        </w:rPr>
        <w:fldChar w:fldCharType="end"/>
      </w:r>
      <w:r w:rsidRPr="007D7E99">
        <w:rPr>
          <w:rFonts w:ascii="Times New Roman" w:hAnsi="Times New Roman" w:cs="Times New Roman"/>
        </w:rPr>
        <w:t xml:space="preserve"> could be used to enable overflow when a matrix surpasses the hardware capacity of a given MIP. It would also be important to scale the architecture to solve much larger systems. Realistically, a circuit simulation using Newton Raphson is inverting a sparse matrix with hundreds of thousands of rows, much larger than our accelerator could handle. As a result, it will be vital going forward to make the algorithm more robust and capable of handling realistic workload and take advantage of sparsity. </w:t>
      </w:r>
    </w:p>
    <w:p w14:paraId="0E64E886" w14:textId="76FA8F27" w:rsidR="00F26577" w:rsidRPr="007D7E99" w:rsidRDefault="00D037F4" w:rsidP="00D037F4">
      <w:pPr>
        <w:pStyle w:val="Heading1"/>
        <w:numPr>
          <w:ilvl w:val="0"/>
          <w:numId w:val="2"/>
        </w:numPr>
        <w:rPr>
          <w:rFonts w:ascii="Times New Roman" w:hAnsi="Times New Roman" w:cs="Times New Roman"/>
          <w:sz w:val="22"/>
          <w:szCs w:val="22"/>
        </w:rPr>
      </w:pPr>
      <w:bookmarkStart w:id="48" w:name="_j5wlxpuu75re" w:colFirst="0" w:colLast="0"/>
      <w:bookmarkEnd w:id="48"/>
      <w:r w:rsidRPr="007D7E99">
        <w:rPr>
          <w:rFonts w:ascii="Times New Roman" w:hAnsi="Times New Roman" w:cs="Times New Roman"/>
          <w:sz w:val="22"/>
          <w:szCs w:val="22"/>
        </w:rPr>
        <w:t>REFERENCES</w:t>
      </w:r>
    </w:p>
    <w:p w14:paraId="28F0E58B" w14:textId="77777777" w:rsidR="00543097" w:rsidRPr="00543097" w:rsidRDefault="004E6B8B" w:rsidP="00543097">
      <w:pPr>
        <w:pStyle w:val="Bibliography"/>
        <w:rPr>
          <w:rFonts w:ascii="Times New Roman" w:hAnsi="Times New Roman" w:cs="Times New Roman"/>
        </w:rPr>
      </w:pPr>
      <w:r w:rsidRPr="007D7E99">
        <w:fldChar w:fldCharType="begin"/>
      </w:r>
      <w:r w:rsidR="00AE5202">
        <w:instrText xml:space="preserve"> ADDIN ZOTERO_BIBL {"uncited":[],"omitted":[],"custom":[]} CSL_BIBLIOGRAPHY </w:instrText>
      </w:r>
      <w:r w:rsidRPr="007D7E99">
        <w:fldChar w:fldCharType="separate"/>
      </w:r>
      <w:r w:rsidR="00543097" w:rsidRPr="00543097">
        <w:rPr>
          <w:rFonts w:ascii="Times New Roman" w:hAnsi="Times New Roman" w:cs="Times New Roman"/>
        </w:rPr>
        <w:t>[1]</w:t>
      </w:r>
      <w:r w:rsidR="00543097" w:rsidRPr="00543097">
        <w:rPr>
          <w:rFonts w:ascii="Times New Roman" w:hAnsi="Times New Roman" w:cs="Times New Roman"/>
        </w:rPr>
        <w:tab/>
        <w:t xml:space="preserve">G. Sharma, A. Agarwala, and B. Bhattacharya, “A fast parallel Gauss Jordan algorithm for matrix inversion using CUDA,” </w:t>
      </w:r>
      <w:r w:rsidR="00543097" w:rsidRPr="00543097">
        <w:rPr>
          <w:rFonts w:ascii="Times New Roman" w:hAnsi="Times New Roman" w:cs="Times New Roman"/>
          <w:i/>
          <w:iCs/>
        </w:rPr>
        <w:t>Computers &amp; Structures</w:t>
      </w:r>
      <w:r w:rsidR="00543097" w:rsidRPr="00543097">
        <w:rPr>
          <w:rFonts w:ascii="Times New Roman" w:hAnsi="Times New Roman" w:cs="Times New Roman"/>
        </w:rPr>
        <w:t>, vol. 128, pp. 31–37, Nov. 2013.</w:t>
      </w:r>
    </w:p>
    <w:p w14:paraId="3CA2CE67" w14:textId="77777777" w:rsidR="00543097" w:rsidRPr="00543097" w:rsidRDefault="00543097" w:rsidP="00543097">
      <w:pPr>
        <w:pStyle w:val="Bibliography"/>
        <w:rPr>
          <w:rFonts w:ascii="Times New Roman" w:hAnsi="Times New Roman" w:cs="Times New Roman"/>
        </w:rPr>
      </w:pPr>
      <w:r w:rsidRPr="00543097">
        <w:rPr>
          <w:rFonts w:ascii="Times New Roman" w:hAnsi="Times New Roman" w:cs="Times New Roman"/>
        </w:rPr>
        <w:t>[2]</w:t>
      </w:r>
      <w:r w:rsidRPr="00543097">
        <w:rPr>
          <w:rFonts w:ascii="Times New Roman" w:hAnsi="Times New Roman" w:cs="Times New Roman"/>
        </w:rPr>
        <w:tab/>
        <w:t xml:space="preserve">G. A. Kumar, T. V. Subbareddy, B. M. Reddy, N. Raju, and V. Elamaran, “An approach to design a matrix inversion hardware module using FPGA,” in </w:t>
      </w:r>
      <w:r w:rsidRPr="00543097">
        <w:rPr>
          <w:rFonts w:ascii="Times New Roman" w:hAnsi="Times New Roman" w:cs="Times New Roman"/>
          <w:i/>
          <w:iCs/>
        </w:rPr>
        <w:t>2014 International Conference on Control, Instrumentation, Communication and Computational Technologies (ICCICCT)</w:t>
      </w:r>
      <w:r w:rsidRPr="00543097">
        <w:rPr>
          <w:rFonts w:ascii="Times New Roman" w:hAnsi="Times New Roman" w:cs="Times New Roman"/>
        </w:rPr>
        <w:t>, 2014, pp. 87–90.</w:t>
      </w:r>
    </w:p>
    <w:p w14:paraId="4CD51524" w14:textId="77777777" w:rsidR="00543097" w:rsidRPr="00543097" w:rsidRDefault="00543097" w:rsidP="00543097">
      <w:pPr>
        <w:pStyle w:val="Bibliography"/>
        <w:rPr>
          <w:rFonts w:ascii="Times New Roman" w:hAnsi="Times New Roman" w:cs="Times New Roman"/>
        </w:rPr>
      </w:pPr>
      <w:r w:rsidRPr="00543097">
        <w:rPr>
          <w:rFonts w:ascii="Times New Roman" w:hAnsi="Times New Roman" w:cs="Times New Roman"/>
        </w:rPr>
        <w:t>[3]</w:t>
      </w:r>
      <w:r w:rsidRPr="00543097">
        <w:rPr>
          <w:rFonts w:ascii="Times New Roman" w:hAnsi="Times New Roman" w:cs="Times New Roman"/>
        </w:rPr>
        <w:tab/>
        <w:t>“Parallel Gauss-Jordan Elimination for Dense Systems.”</w:t>
      </w:r>
    </w:p>
    <w:p w14:paraId="2598EA1C" w14:textId="77777777" w:rsidR="00543097" w:rsidRPr="00543097" w:rsidRDefault="00543097" w:rsidP="00543097">
      <w:pPr>
        <w:pStyle w:val="Bibliography"/>
        <w:rPr>
          <w:rFonts w:ascii="Times New Roman" w:hAnsi="Times New Roman" w:cs="Times New Roman"/>
        </w:rPr>
      </w:pPr>
      <w:r w:rsidRPr="00543097">
        <w:rPr>
          <w:rFonts w:ascii="Times New Roman" w:hAnsi="Times New Roman" w:cs="Times New Roman"/>
        </w:rPr>
        <w:t>[4]</w:t>
      </w:r>
      <w:r w:rsidRPr="00543097">
        <w:rPr>
          <w:rFonts w:ascii="Times New Roman" w:hAnsi="Times New Roman" w:cs="Times New Roman"/>
        </w:rPr>
        <w:tab/>
        <w:t xml:space="preserve">H. Prabhu, O. Edfors, J. Rodrigues, L. Liu, and F. Rusek, “Hardware efficient approximative matrix inversion for linear pre-coding in massive MIMO,” in </w:t>
      </w:r>
      <w:r w:rsidRPr="00543097">
        <w:rPr>
          <w:rFonts w:ascii="Times New Roman" w:hAnsi="Times New Roman" w:cs="Times New Roman"/>
          <w:i/>
          <w:iCs/>
        </w:rPr>
        <w:t>2014 IEEE International Symposium on Circuits and Systems (ISCAS)</w:t>
      </w:r>
      <w:r w:rsidRPr="00543097">
        <w:rPr>
          <w:rFonts w:ascii="Times New Roman" w:hAnsi="Times New Roman" w:cs="Times New Roman"/>
        </w:rPr>
        <w:t>, 2014, pp. 1700–1703.</w:t>
      </w:r>
    </w:p>
    <w:p w14:paraId="7659FA74" w14:textId="77777777" w:rsidR="00543097" w:rsidRPr="00543097" w:rsidRDefault="00543097" w:rsidP="00543097">
      <w:pPr>
        <w:pStyle w:val="Bibliography"/>
        <w:rPr>
          <w:rFonts w:ascii="Times New Roman" w:hAnsi="Times New Roman" w:cs="Times New Roman"/>
        </w:rPr>
      </w:pPr>
      <w:r w:rsidRPr="00543097">
        <w:rPr>
          <w:rFonts w:ascii="Times New Roman" w:hAnsi="Times New Roman" w:cs="Times New Roman"/>
        </w:rPr>
        <w:t>[5]</w:t>
      </w:r>
      <w:r w:rsidRPr="00543097">
        <w:rPr>
          <w:rFonts w:ascii="Times New Roman" w:hAnsi="Times New Roman" w:cs="Times New Roman"/>
        </w:rPr>
        <w:tab/>
        <w:t xml:space="preserve">D. Zhu, B. Li, and P. Liang, “On the Matrix Inversion Approximation Based on Neumann Series in Massive MIMO Systems,” </w:t>
      </w:r>
      <w:r w:rsidRPr="00543097">
        <w:rPr>
          <w:rFonts w:ascii="Times New Roman" w:hAnsi="Times New Roman" w:cs="Times New Roman"/>
          <w:i/>
          <w:iCs/>
        </w:rPr>
        <w:t>arXiv:1503.05241 [cs, math]</w:t>
      </w:r>
      <w:r w:rsidRPr="00543097">
        <w:rPr>
          <w:rFonts w:ascii="Times New Roman" w:hAnsi="Times New Roman" w:cs="Times New Roman"/>
        </w:rPr>
        <w:t>, pp. 1763–1769, Jun. 2015.</w:t>
      </w:r>
    </w:p>
    <w:p w14:paraId="74EA1C83" w14:textId="77777777" w:rsidR="00543097" w:rsidRPr="00543097" w:rsidRDefault="00543097" w:rsidP="00543097">
      <w:pPr>
        <w:pStyle w:val="Bibliography"/>
        <w:rPr>
          <w:rFonts w:ascii="Times New Roman" w:hAnsi="Times New Roman" w:cs="Times New Roman"/>
        </w:rPr>
      </w:pPr>
      <w:r w:rsidRPr="00543097">
        <w:rPr>
          <w:rFonts w:ascii="Times New Roman" w:hAnsi="Times New Roman" w:cs="Times New Roman"/>
        </w:rPr>
        <w:t>[6]</w:t>
      </w:r>
      <w:r w:rsidRPr="00543097">
        <w:rPr>
          <w:rFonts w:ascii="Times New Roman" w:hAnsi="Times New Roman" w:cs="Times New Roman"/>
        </w:rPr>
        <w:tab/>
        <w:t xml:space="preserve">K. K. Lau, M. J. Kumar, and R. Venkatesh, “Parallel matrix inversion techniques,” in </w:t>
      </w:r>
      <w:r w:rsidRPr="00543097">
        <w:rPr>
          <w:rFonts w:ascii="Times New Roman" w:hAnsi="Times New Roman" w:cs="Times New Roman"/>
          <w:i/>
          <w:iCs/>
        </w:rPr>
        <w:t>1996 IEEE Second International Conference on Algorithms amp; Architectures for Parallel Processing, 1996. ICAPP 96</w:t>
      </w:r>
      <w:r w:rsidRPr="00543097">
        <w:rPr>
          <w:rFonts w:ascii="Times New Roman" w:hAnsi="Times New Roman" w:cs="Times New Roman"/>
        </w:rPr>
        <w:t>, 1996, pp. 515–521.</w:t>
      </w:r>
    </w:p>
    <w:p w14:paraId="5454CED7" w14:textId="77777777" w:rsidR="00543097" w:rsidRPr="00543097" w:rsidRDefault="00543097" w:rsidP="00543097">
      <w:pPr>
        <w:pStyle w:val="Bibliography"/>
        <w:rPr>
          <w:rFonts w:ascii="Times New Roman" w:hAnsi="Times New Roman" w:cs="Times New Roman"/>
        </w:rPr>
      </w:pPr>
      <w:r w:rsidRPr="00543097">
        <w:rPr>
          <w:rFonts w:ascii="Times New Roman" w:hAnsi="Times New Roman" w:cs="Times New Roman"/>
        </w:rPr>
        <w:t>[7]</w:t>
      </w:r>
      <w:r w:rsidRPr="00543097">
        <w:rPr>
          <w:rFonts w:ascii="Times New Roman" w:hAnsi="Times New Roman" w:cs="Times New Roman"/>
        </w:rPr>
        <w:tab/>
        <w:t xml:space="preserve">“Band matrix,” </w:t>
      </w:r>
      <w:r w:rsidRPr="00543097">
        <w:rPr>
          <w:rFonts w:ascii="Times New Roman" w:hAnsi="Times New Roman" w:cs="Times New Roman"/>
          <w:i/>
          <w:iCs/>
        </w:rPr>
        <w:t>Wikipedia</w:t>
      </w:r>
      <w:r w:rsidRPr="00543097">
        <w:rPr>
          <w:rFonts w:ascii="Times New Roman" w:hAnsi="Times New Roman" w:cs="Times New Roman"/>
        </w:rPr>
        <w:t>. 28-Apr-2017.</w:t>
      </w:r>
    </w:p>
    <w:p w14:paraId="548FF4AE" w14:textId="77777777" w:rsidR="00543097" w:rsidRPr="00543097" w:rsidRDefault="00543097" w:rsidP="00543097">
      <w:pPr>
        <w:pStyle w:val="Bibliography"/>
        <w:rPr>
          <w:rFonts w:ascii="Times New Roman" w:hAnsi="Times New Roman" w:cs="Times New Roman"/>
        </w:rPr>
      </w:pPr>
      <w:r w:rsidRPr="00543097">
        <w:rPr>
          <w:rFonts w:ascii="Times New Roman" w:hAnsi="Times New Roman" w:cs="Times New Roman"/>
        </w:rPr>
        <w:t>[8]</w:t>
      </w:r>
      <w:r w:rsidRPr="00543097">
        <w:rPr>
          <w:rFonts w:ascii="Times New Roman" w:hAnsi="Times New Roman" w:cs="Times New Roman"/>
        </w:rPr>
        <w:tab/>
        <w:t xml:space="preserve">Y. S. Shao, S. L. Xi, V. Srinivasan, G. Y. Wei, and D. Brooks, “Co-designing accelerators and SoC interfaces using gem5-Aladdin,” in </w:t>
      </w:r>
      <w:r w:rsidRPr="00543097">
        <w:rPr>
          <w:rFonts w:ascii="Times New Roman" w:hAnsi="Times New Roman" w:cs="Times New Roman"/>
          <w:i/>
          <w:iCs/>
        </w:rPr>
        <w:t>2016 49th Annual IEEE/ACM International Symposium on Microarchitecture (MICRO)</w:t>
      </w:r>
      <w:r w:rsidRPr="00543097">
        <w:rPr>
          <w:rFonts w:ascii="Times New Roman" w:hAnsi="Times New Roman" w:cs="Times New Roman"/>
        </w:rPr>
        <w:t>, 2016, pp. 1–12.</w:t>
      </w:r>
    </w:p>
    <w:p w14:paraId="31AAAA9A" w14:textId="77777777" w:rsidR="00543097" w:rsidRPr="00543097" w:rsidRDefault="00543097" w:rsidP="00543097">
      <w:pPr>
        <w:pStyle w:val="Bibliography"/>
        <w:rPr>
          <w:rFonts w:ascii="Times New Roman" w:hAnsi="Times New Roman" w:cs="Times New Roman"/>
        </w:rPr>
      </w:pPr>
      <w:r w:rsidRPr="00543097">
        <w:rPr>
          <w:rFonts w:ascii="Times New Roman" w:hAnsi="Times New Roman" w:cs="Times New Roman"/>
        </w:rPr>
        <w:t>[9]</w:t>
      </w:r>
      <w:r w:rsidRPr="00543097">
        <w:rPr>
          <w:rFonts w:ascii="Times New Roman" w:hAnsi="Times New Roman" w:cs="Times New Roman"/>
        </w:rPr>
        <w:tab/>
        <w:t>Y. S. S. Brandon and R. G.-Y. W. David, “Aladdin: A Pre-RTL, Power-Performance Accelerator Simulator Enabling Large Design Space Exploration of Customized Architectures,” p. 12.</w:t>
      </w:r>
    </w:p>
    <w:p w14:paraId="7B5FA54B" w14:textId="77777777" w:rsidR="00543097" w:rsidRPr="00543097" w:rsidRDefault="00543097" w:rsidP="00543097">
      <w:pPr>
        <w:pStyle w:val="Bibliography"/>
        <w:rPr>
          <w:rFonts w:ascii="Times New Roman" w:hAnsi="Times New Roman" w:cs="Times New Roman"/>
        </w:rPr>
      </w:pPr>
      <w:r w:rsidRPr="00543097">
        <w:rPr>
          <w:rFonts w:ascii="Times New Roman" w:hAnsi="Times New Roman" w:cs="Times New Roman"/>
        </w:rPr>
        <w:t>[10]</w:t>
      </w:r>
      <w:r w:rsidRPr="00543097">
        <w:rPr>
          <w:rFonts w:ascii="Times New Roman" w:hAnsi="Times New Roman" w:cs="Times New Roman"/>
        </w:rPr>
        <w:tab/>
        <w:t xml:space="preserve">N. Binkert </w:t>
      </w:r>
      <w:r w:rsidRPr="00543097">
        <w:rPr>
          <w:rFonts w:ascii="Times New Roman" w:hAnsi="Times New Roman" w:cs="Times New Roman"/>
          <w:i/>
          <w:iCs/>
        </w:rPr>
        <w:t>et al.</w:t>
      </w:r>
      <w:r w:rsidRPr="00543097">
        <w:rPr>
          <w:rFonts w:ascii="Times New Roman" w:hAnsi="Times New Roman" w:cs="Times New Roman"/>
        </w:rPr>
        <w:t xml:space="preserve">, “The gem5 simulator,” </w:t>
      </w:r>
      <w:r w:rsidRPr="00543097">
        <w:rPr>
          <w:rFonts w:ascii="Times New Roman" w:hAnsi="Times New Roman" w:cs="Times New Roman"/>
          <w:i/>
          <w:iCs/>
        </w:rPr>
        <w:t>ACM SIGARCH Computer Architecture News</w:t>
      </w:r>
      <w:r w:rsidRPr="00543097">
        <w:rPr>
          <w:rFonts w:ascii="Times New Roman" w:hAnsi="Times New Roman" w:cs="Times New Roman"/>
        </w:rPr>
        <w:t>, vol. 39, no. 2, pp. 1–7, 2011.</w:t>
      </w:r>
    </w:p>
    <w:p w14:paraId="1F5515CD" w14:textId="77777777" w:rsidR="00543097" w:rsidRPr="00543097" w:rsidRDefault="00543097" w:rsidP="00543097">
      <w:pPr>
        <w:pStyle w:val="Bibliography"/>
        <w:rPr>
          <w:rFonts w:ascii="Times New Roman" w:hAnsi="Times New Roman" w:cs="Times New Roman"/>
        </w:rPr>
      </w:pPr>
      <w:r w:rsidRPr="00543097">
        <w:rPr>
          <w:rFonts w:ascii="Times New Roman" w:hAnsi="Times New Roman" w:cs="Times New Roman"/>
        </w:rPr>
        <w:t>[11]</w:t>
      </w:r>
      <w:r w:rsidRPr="00543097">
        <w:rPr>
          <w:rFonts w:ascii="Times New Roman" w:hAnsi="Times New Roman" w:cs="Times New Roman"/>
        </w:rPr>
        <w:tab/>
        <w:t>“Increasing Local Memory Bandwidth.” [Online]. Available: https://www.xilinx.com/html_docs/xilinx2018_1/sdsoc_doc/aio1517252127912.html. [Accessed: 06-May-2018].</w:t>
      </w:r>
    </w:p>
    <w:p w14:paraId="1E320E26" w14:textId="77777777" w:rsidR="00543097" w:rsidRPr="00543097" w:rsidRDefault="00543097" w:rsidP="00543097">
      <w:pPr>
        <w:pStyle w:val="Bibliography"/>
        <w:rPr>
          <w:rFonts w:ascii="Times New Roman" w:hAnsi="Times New Roman" w:cs="Times New Roman"/>
        </w:rPr>
      </w:pPr>
      <w:r w:rsidRPr="00543097">
        <w:rPr>
          <w:rFonts w:ascii="Times New Roman" w:hAnsi="Times New Roman" w:cs="Times New Roman"/>
        </w:rPr>
        <w:t>[12]</w:t>
      </w:r>
      <w:r w:rsidRPr="00543097">
        <w:rPr>
          <w:rFonts w:ascii="Times New Roman" w:hAnsi="Times New Roman" w:cs="Times New Roman"/>
        </w:rPr>
        <w:tab/>
        <w:t xml:space="preserve">V. Strassen, “Gaussian elimination is not optimal,” </w:t>
      </w:r>
      <w:r w:rsidRPr="00543097">
        <w:rPr>
          <w:rFonts w:ascii="Times New Roman" w:hAnsi="Times New Roman" w:cs="Times New Roman"/>
          <w:i/>
          <w:iCs/>
        </w:rPr>
        <w:t>Numer. Math.</w:t>
      </w:r>
      <w:r w:rsidRPr="00543097">
        <w:rPr>
          <w:rFonts w:ascii="Times New Roman" w:hAnsi="Times New Roman" w:cs="Times New Roman"/>
        </w:rPr>
        <w:t>, vol. 13, no. 4, pp. 354–356, Aug. 1969.</w:t>
      </w:r>
    </w:p>
    <w:p w14:paraId="2C159C9D" w14:textId="4B63BCEB" w:rsidR="00B658C9" w:rsidRPr="007D7E99" w:rsidRDefault="004E6B8B">
      <w:pPr>
        <w:pStyle w:val="Heading1"/>
        <w:rPr>
          <w:rFonts w:ascii="Times New Roman" w:hAnsi="Times New Roman" w:cs="Times New Roman"/>
          <w:sz w:val="22"/>
          <w:szCs w:val="22"/>
        </w:rPr>
      </w:pPr>
      <w:r w:rsidRPr="007D7E99">
        <w:rPr>
          <w:rFonts w:ascii="Times New Roman" w:hAnsi="Times New Roman" w:cs="Times New Roman"/>
          <w:sz w:val="22"/>
          <w:szCs w:val="22"/>
        </w:rPr>
        <w:fldChar w:fldCharType="end"/>
      </w:r>
    </w:p>
    <w:sectPr w:rsidR="00B658C9" w:rsidRPr="007D7E99">
      <w:type w:val="continuous"/>
      <w:pgSz w:w="12240" w:h="15840"/>
      <w:pgMar w:top="1440" w:right="1440" w:bottom="1440" w:left="1440" w:header="0" w:footer="720" w:gutter="0"/>
      <w:cols w:num="2" w:space="720" w:equalWidth="0">
        <w:col w:w="4320" w:space="720"/>
        <w:col w:w="432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C5C96B" w14:textId="77777777" w:rsidR="00275EA9" w:rsidRDefault="00275EA9">
      <w:r>
        <w:separator/>
      </w:r>
    </w:p>
  </w:endnote>
  <w:endnote w:type="continuationSeparator" w:id="0">
    <w:p w14:paraId="05C59B1B" w14:textId="77777777" w:rsidR="00275EA9" w:rsidRDefault="00275E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B8AAB3" w14:textId="77777777" w:rsidR="00AE5202" w:rsidRPr="00D24884" w:rsidRDefault="00AE5202">
    <w:pPr>
      <w:jc w:val="center"/>
      <w:rPr>
        <w:rFonts w:ascii="Times New Roman" w:hAnsi="Times New Roman" w:cs="Times New Roman"/>
      </w:rPr>
    </w:pPr>
    <w:r w:rsidRPr="00D24884">
      <w:rPr>
        <w:rFonts w:ascii="Times New Roman" w:hAnsi="Times New Roman" w:cs="Times New Roman"/>
      </w:rPr>
      <w:fldChar w:fldCharType="begin"/>
    </w:r>
    <w:r w:rsidRPr="00D24884">
      <w:rPr>
        <w:rFonts w:ascii="Times New Roman" w:hAnsi="Times New Roman" w:cs="Times New Roman"/>
      </w:rPr>
      <w:instrText>PAGE</w:instrText>
    </w:r>
    <w:r w:rsidRPr="00D24884">
      <w:rPr>
        <w:rFonts w:ascii="Times New Roman" w:hAnsi="Times New Roman" w:cs="Times New Roman"/>
      </w:rPr>
      <w:fldChar w:fldCharType="separate"/>
    </w:r>
    <w:r w:rsidRPr="00D24884">
      <w:rPr>
        <w:rFonts w:ascii="Times New Roman" w:hAnsi="Times New Roman" w:cs="Times New Roman"/>
        <w:noProof/>
      </w:rPr>
      <w:t>1</w:t>
    </w:r>
    <w:r w:rsidRPr="00D24884">
      <w:rPr>
        <w:rFonts w:ascii="Times New Roman" w:hAnsi="Times New Roman" w:cs="Times New Roman"/>
      </w:rPr>
      <w:fldChar w:fldCharType="end"/>
    </w:r>
  </w:p>
  <w:p w14:paraId="69793B9D" w14:textId="77777777" w:rsidR="00AE5202" w:rsidRDefault="00AE5202">
    <w:pPr>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33303E" w14:textId="77777777" w:rsidR="00275EA9" w:rsidRDefault="00275EA9">
      <w:r>
        <w:separator/>
      </w:r>
    </w:p>
  </w:footnote>
  <w:footnote w:type="continuationSeparator" w:id="0">
    <w:p w14:paraId="501E8575" w14:textId="77777777" w:rsidR="00275EA9" w:rsidRDefault="00275E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D82D13"/>
    <w:multiLevelType w:val="hybridMultilevel"/>
    <w:tmpl w:val="D3A644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4259AD"/>
    <w:multiLevelType w:val="hybridMultilevel"/>
    <w:tmpl w:val="177416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A4C42FA"/>
    <w:multiLevelType w:val="hybridMultilevel"/>
    <w:tmpl w:val="4434E1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48D0A18"/>
    <w:multiLevelType w:val="multilevel"/>
    <w:tmpl w:val="D01201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769A3399"/>
    <w:multiLevelType w:val="hybridMultilevel"/>
    <w:tmpl w:val="8B64DB7C"/>
    <w:lvl w:ilvl="0" w:tplc="D12E843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58C9"/>
    <w:rsid w:val="00000A27"/>
    <w:rsid w:val="0000440F"/>
    <w:rsid w:val="000460C2"/>
    <w:rsid w:val="000516A9"/>
    <w:rsid w:val="000574B6"/>
    <w:rsid w:val="00065B6A"/>
    <w:rsid w:val="00080995"/>
    <w:rsid w:val="000A4F76"/>
    <w:rsid w:val="000B070F"/>
    <w:rsid w:val="000C021C"/>
    <w:rsid w:val="000D1D0B"/>
    <w:rsid w:val="000D383B"/>
    <w:rsid w:val="000E6567"/>
    <w:rsid w:val="001043A6"/>
    <w:rsid w:val="00114C56"/>
    <w:rsid w:val="001230BA"/>
    <w:rsid w:val="00170160"/>
    <w:rsid w:val="0019125A"/>
    <w:rsid w:val="001964EF"/>
    <w:rsid w:val="001A57E5"/>
    <w:rsid w:val="001E0950"/>
    <w:rsid w:val="001F0F05"/>
    <w:rsid w:val="00206FB3"/>
    <w:rsid w:val="00226464"/>
    <w:rsid w:val="0025420B"/>
    <w:rsid w:val="00272461"/>
    <w:rsid w:val="0027285F"/>
    <w:rsid w:val="00275EA9"/>
    <w:rsid w:val="00276685"/>
    <w:rsid w:val="00296368"/>
    <w:rsid w:val="002D5EAE"/>
    <w:rsid w:val="002E2338"/>
    <w:rsid w:val="00314B98"/>
    <w:rsid w:val="00333653"/>
    <w:rsid w:val="00341251"/>
    <w:rsid w:val="00344800"/>
    <w:rsid w:val="003477BF"/>
    <w:rsid w:val="003552EB"/>
    <w:rsid w:val="003A48EF"/>
    <w:rsid w:val="003B5932"/>
    <w:rsid w:val="003C1B5D"/>
    <w:rsid w:val="003C7D70"/>
    <w:rsid w:val="003D60AA"/>
    <w:rsid w:val="003E0386"/>
    <w:rsid w:val="00400901"/>
    <w:rsid w:val="00402FD6"/>
    <w:rsid w:val="00417348"/>
    <w:rsid w:val="004243DF"/>
    <w:rsid w:val="004320D4"/>
    <w:rsid w:val="00435B3B"/>
    <w:rsid w:val="0045220A"/>
    <w:rsid w:val="0046501F"/>
    <w:rsid w:val="00472D72"/>
    <w:rsid w:val="0047724A"/>
    <w:rsid w:val="004A66C3"/>
    <w:rsid w:val="004B7DB1"/>
    <w:rsid w:val="004E6B8B"/>
    <w:rsid w:val="00506EBF"/>
    <w:rsid w:val="00507A94"/>
    <w:rsid w:val="00543097"/>
    <w:rsid w:val="00556D5A"/>
    <w:rsid w:val="005A2443"/>
    <w:rsid w:val="005A49A1"/>
    <w:rsid w:val="005A6F8A"/>
    <w:rsid w:val="005B0EC9"/>
    <w:rsid w:val="005B0F20"/>
    <w:rsid w:val="005B6620"/>
    <w:rsid w:val="005C7AFC"/>
    <w:rsid w:val="005D62C4"/>
    <w:rsid w:val="005F2437"/>
    <w:rsid w:val="005F4F9E"/>
    <w:rsid w:val="006042BC"/>
    <w:rsid w:val="006163B7"/>
    <w:rsid w:val="00616F93"/>
    <w:rsid w:val="0062056B"/>
    <w:rsid w:val="00632376"/>
    <w:rsid w:val="00632542"/>
    <w:rsid w:val="00635930"/>
    <w:rsid w:val="00640133"/>
    <w:rsid w:val="0064055E"/>
    <w:rsid w:val="0066659D"/>
    <w:rsid w:val="00677D5C"/>
    <w:rsid w:val="006876DF"/>
    <w:rsid w:val="006975A3"/>
    <w:rsid w:val="00697FD9"/>
    <w:rsid w:val="006A29AE"/>
    <w:rsid w:val="006F1F1C"/>
    <w:rsid w:val="006F3CB4"/>
    <w:rsid w:val="007021AA"/>
    <w:rsid w:val="00704D05"/>
    <w:rsid w:val="00726F6A"/>
    <w:rsid w:val="00746387"/>
    <w:rsid w:val="00765E72"/>
    <w:rsid w:val="00766B2B"/>
    <w:rsid w:val="007C3E19"/>
    <w:rsid w:val="007C7E18"/>
    <w:rsid w:val="007D7E99"/>
    <w:rsid w:val="0080129E"/>
    <w:rsid w:val="008016AB"/>
    <w:rsid w:val="00817871"/>
    <w:rsid w:val="00835FC9"/>
    <w:rsid w:val="00846A4E"/>
    <w:rsid w:val="00884A23"/>
    <w:rsid w:val="008A030D"/>
    <w:rsid w:val="008B164F"/>
    <w:rsid w:val="008C09CD"/>
    <w:rsid w:val="008C58F9"/>
    <w:rsid w:val="009069D5"/>
    <w:rsid w:val="009100DF"/>
    <w:rsid w:val="0091657B"/>
    <w:rsid w:val="00923A6F"/>
    <w:rsid w:val="00950C4D"/>
    <w:rsid w:val="0096370F"/>
    <w:rsid w:val="00993115"/>
    <w:rsid w:val="009A12CA"/>
    <w:rsid w:val="009C18D4"/>
    <w:rsid w:val="009C7881"/>
    <w:rsid w:val="009D5624"/>
    <w:rsid w:val="009E3EE5"/>
    <w:rsid w:val="009E6D07"/>
    <w:rsid w:val="00A07D7D"/>
    <w:rsid w:val="00A12FD9"/>
    <w:rsid w:val="00A27BAF"/>
    <w:rsid w:val="00A55B74"/>
    <w:rsid w:val="00A76767"/>
    <w:rsid w:val="00A8162D"/>
    <w:rsid w:val="00A92C0B"/>
    <w:rsid w:val="00A930EA"/>
    <w:rsid w:val="00AA48B2"/>
    <w:rsid w:val="00AD631C"/>
    <w:rsid w:val="00AE5202"/>
    <w:rsid w:val="00B36456"/>
    <w:rsid w:val="00B44F70"/>
    <w:rsid w:val="00B509C8"/>
    <w:rsid w:val="00B658C9"/>
    <w:rsid w:val="00B74B96"/>
    <w:rsid w:val="00B929C8"/>
    <w:rsid w:val="00BB1A86"/>
    <w:rsid w:val="00BC17B3"/>
    <w:rsid w:val="00BC3AA6"/>
    <w:rsid w:val="00BE1B1A"/>
    <w:rsid w:val="00BF3771"/>
    <w:rsid w:val="00C0158B"/>
    <w:rsid w:val="00C0467E"/>
    <w:rsid w:val="00C11286"/>
    <w:rsid w:val="00C25239"/>
    <w:rsid w:val="00C455A2"/>
    <w:rsid w:val="00C65B61"/>
    <w:rsid w:val="00C74A15"/>
    <w:rsid w:val="00C84843"/>
    <w:rsid w:val="00C84D49"/>
    <w:rsid w:val="00CF2D6F"/>
    <w:rsid w:val="00CF3F47"/>
    <w:rsid w:val="00CF5E26"/>
    <w:rsid w:val="00D037F4"/>
    <w:rsid w:val="00D133CE"/>
    <w:rsid w:val="00D22116"/>
    <w:rsid w:val="00D24884"/>
    <w:rsid w:val="00D40388"/>
    <w:rsid w:val="00D44D21"/>
    <w:rsid w:val="00DA4154"/>
    <w:rsid w:val="00DB4775"/>
    <w:rsid w:val="00DC21E3"/>
    <w:rsid w:val="00DD6194"/>
    <w:rsid w:val="00E0097A"/>
    <w:rsid w:val="00E0163E"/>
    <w:rsid w:val="00E40898"/>
    <w:rsid w:val="00E559EA"/>
    <w:rsid w:val="00E75DC4"/>
    <w:rsid w:val="00E847F1"/>
    <w:rsid w:val="00E9171A"/>
    <w:rsid w:val="00EE02E2"/>
    <w:rsid w:val="00EE1583"/>
    <w:rsid w:val="00F17E7A"/>
    <w:rsid w:val="00F26577"/>
    <w:rsid w:val="00F36F65"/>
    <w:rsid w:val="00F75738"/>
    <w:rsid w:val="00F77EAE"/>
    <w:rsid w:val="00F91020"/>
    <w:rsid w:val="00FB76AC"/>
    <w:rsid w:val="00FE3CA6"/>
    <w:rsid w:val="00FF2B03"/>
    <w:rsid w:val="00FF75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DE7773"/>
  <w15:docId w15:val="{D99B04E5-F33A-B64A-A045-B8293FBDD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jc w:val="both"/>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lang w:val="en-US"/>
    </w:rPr>
  </w:style>
  <w:style w:type="paragraph" w:styleId="Heading1">
    <w:name w:val="heading 1"/>
    <w:basedOn w:val="Normal"/>
    <w:next w:val="Normal"/>
    <w:pPr>
      <w:keepNext/>
      <w:keepLines/>
      <w:spacing w:before="400" w:after="120"/>
      <w:outlineLvl w:val="0"/>
    </w:pPr>
    <w:rPr>
      <w:sz w:val="28"/>
      <w:szCs w:val="28"/>
    </w:rPr>
  </w:style>
  <w:style w:type="paragraph" w:styleId="Heading2">
    <w:name w:val="heading 2"/>
    <w:basedOn w:val="Normal"/>
    <w:next w:val="Normal"/>
    <w:pPr>
      <w:keepNext/>
      <w:keepLines/>
      <w:spacing w:before="360" w:after="120"/>
      <w:outlineLvl w:val="1"/>
    </w:p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36"/>
      <w:szCs w:val="36"/>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17E7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17E7A"/>
    <w:rPr>
      <w:rFonts w:ascii="Times New Roman" w:hAnsi="Times New Roman" w:cs="Times New Roman"/>
      <w:sz w:val="18"/>
      <w:szCs w:val="18"/>
    </w:rPr>
  </w:style>
  <w:style w:type="paragraph" w:styleId="Caption">
    <w:name w:val="caption"/>
    <w:basedOn w:val="Normal"/>
    <w:next w:val="Normal"/>
    <w:uiPriority w:val="35"/>
    <w:unhideWhenUsed/>
    <w:qFormat/>
    <w:rsid w:val="009E3EE5"/>
    <w:pPr>
      <w:spacing w:after="200"/>
      <w:jc w:val="center"/>
    </w:pPr>
    <w:rPr>
      <w:rFonts w:ascii="Times New Roman" w:hAnsi="Times New Roman" w:cs="Times New Roman"/>
      <w:iCs/>
      <w:color w:val="000000" w:themeColor="text1"/>
      <w:sz w:val="16"/>
      <w:szCs w:val="16"/>
      <w:lang w:val="fr-FR"/>
    </w:rPr>
  </w:style>
  <w:style w:type="paragraph" w:styleId="NoSpacing">
    <w:name w:val="No Spacing"/>
    <w:basedOn w:val="Normal"/>
    <w:uiPriority w:val="1"/>
    <w:qFormat/>
    <w:rsid w:val="00632542"/>
    <w:rPr>
      <w:rFonts w:ascii="Times New Roman" w:hAnsi="Times New Roman" w:cs="Times New Roman"/>
    </w:rPr>
  </w:style>
  <w:style w:type="paragraph" w:styleId="Bibliography">
    <w:name w:val="Bibliography"/>
    <w:basedOn w:val="Normal"/>
    <w:next w:val="Normal"/>
    <w:uiPriority w:val="37"/>
    <w:unhideWhenUsed/>
    <w:rsid w:val="004E6B8B"/>
    <w:pPr>
      <w:tabs>
        <w:tab w:val="left" w:pos="504"/>
      </w:tabs>
      <w:ind w:left="504" w:hanging="504"/>
    </w:pPr>
  </w:style>
  <w:style w:type="paragraph" w:customStyle="1" w:styleId="Code">
    <w:name w:val="Code"/>
    <w:basedOn w:val="Normal"/>
    <w:link w:val="CodeChar"/>
    <w:qFormat/>
    <w:rsid w:val="00BF3771"/>
    <w:rPr>
      <w:sz w:val="20"/>
    </w:rPr>
  </w:style>
  <w:style w:type="paragraph" w:styleId="Header">
    <w:name w:val="header"/>
    <w:basedOn w:val="Normal"/>
    <w:link w:val="HeaderChar"/>
    <w:uiPriority w:val="99"/>
    <w:unhideWhenUsed/>
    <w:rsid w:val="00D24884"/>
    <w:pPr>
      <w:tabs>
        <w:tab w:val="center" w:pos="4680"/>
        <w:tab w:val="right" w:pos="9360"/>
      </w:tabs>
    </w:pPr>
  </w:style>
  <w:style w:type="character" w:customStyle="1" w:styleId="CodeChar">
    <w:name w:val="Code Char"/>
    <w:basedOn w:val="DefaultParagraphFont"/>
    <w:link w:val="Code"/>
    <w:rsid w:val="00BF3771"/>
    <w:rPr>
      <w:sz w:val="20"/>
    </w:rPr>
  </w:style>
  <w:style w:type="character" w:customStyle="1" w:styleId="HeaderChar">
    <w:name w:val="Header Char"/>
    <w:basedOn w:val="DefaultParagraphFont"/>
    <w:link w:val="Header"/>
    <w:uiPriority w:val="99"/>
    <w:rsid w:val="00D24884"/>
  </w:style>
  <w:style w:type="paragraph" w:styleId="Footer">
    <w:name w:val="footer"/>
    <w:basedOn w:val="Normal"/>
    <w:link w:val="FooterChar"/>
    <w:uiPriority w:val="99"/>
    <w:unhideWhenUsed/>
    <w:rsid w:val="00D24884"/>
    <w:pPr>
      <w:tabs>
        <w:tab w:val="center" w:pos="4680"/>
        <w:tab w:val="right" w:pos="9360"/>
      </w:tabs>
    </w:pPr>
  </w:style>
  <w:style w:type="character" w:customStyle="1" w:styleId="FooterChar">
    <w:name w:val="Footer Char"/>
    <w:basedOn w:val="DefaultParagraphFont"/>
    <w:link w:val="Footer"/>
    <w:uiPriority w:val="99"/>
    <w:rsid w:val="00D248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95003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package" Target="embeddings/Microsoft_Word_Document.docx"/><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https://lh6.googleusercontent.com/8RV-h_G13jxk7pqX_yPUIwTRNxAxd2IIp7kAZyWBXgmKVg8Hw5Lpl-9ZDtLxljsQWXmuAhl89oGLA52mwMq4v7wExtEPheKPSbb82LkCl2pObdc9l7uCHPzAJHrzuqbafiSgxxHJpXU" TargetMode="External"/><Relationship Id="rId19" Type="http://schemas.openxmlformats.org/officeDocument/2006/relationships/image" Target="media/image9.pn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5B967FF-A696-44F9-80B6-D47576BD3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10</Pages>
  <Words>7193</Words>
  <Characters>41005</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k Blanco</cp:lastModifiedBy>
  <cp:revision>164</cp:revision>
  <cp:lastPrinted>2018-05-07T00:20:00Z</cp:lastPrinted>
  <dcterms:created xsi:type="dcterms:W3CDTF">2018-05-06T21:26:00Z</dcterms:created>
  <dcterms:modified xsi:type="dcterms:W3CDTF">2018-05-07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HwedSrg6"/&gt;&lt;style id="http://www.zotero.org/styles/ieee" locale="en-US" hasBibliography="1" bibliographyStyleHasBeenSet="1"/&gt;&lt;prefs&gt;&lt;pref name="fieldType" value="Field"/&gt;&lt;/prefs&gt;&lt;/data&gt;</vt:lpwstr>
  </property>
</Properties>
</file>